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84C12" w:rsidRPr="00F17AE9" w:rsidRDefault="00284C12" w:rsidP="00284C12">
      <w:pPr>
        <w:jc w:val="center"/>
        <w:rPr>
          <w:rFonts w:ascii="Times New Roman" w:hAnsi="Times New Roman" w:cs="Times New Roman"/>
          <w:sz w:val="24"/>
          <w:szCs w:val="24"/>
        </w:rPr>
      </w:pPr>
      <w:r w:rsidRPr="00F17AE9">
        <w:rPr>
          <w:rFonts w:ascii="Times New Roman" w:hAnsi="Times New Roman" w:cs="Times New Roman"/>
          <w:sz w:val="24"/>
          <w:szCs w:val="24"/>
        </w:rPr>
        <w:t>Korona –</w:t>
      </w:r>
      <w:r w:rsidR="001A2BF3">
        <w:rPr>
          <w:rFonts w:ascii="Times New Roman" w:hAnsi="Times New Roman" w:cs="Times New Roman"/>
          <w:sz w:val="24"/>
          <w:szCs w:val="24"/>
        </w:rPr>
        <w:t xml:space="preserve"> </w:t>
      </w:r>
      <w:r w:rsidR="008444B7">
        <w:rPr>
          <w:rFonts w:ascii="Times New Roman" w:hAnsi="Times New Roman" w:cs="Times New Roman"/>
          <w:sz w:val="24"/>
          <w:szCs w:val="24"/>
        </w:rPr>
        <w:t>jučer, danas,sutra</w:t>
      </w:r>
      <w:bookmarkStart w:id="0" w:name="_GoBack"/>
      <w:bookmarkEnd w:id="0"/>
    </w:p>
    <w:p w:rsidR="00284C12" w:rsidRPr="00F17AE9" w:rsidRDefault="00284C12" w:rsidP="00284C12">
      <w:pPr>
        <w:jc w:val="center"/>
        <w:rPr>
          <w:rFonts w:ascii="Times New Roman" w:hAnsi="Times New Roman" w:cs="Times New Roman"/>
          <w:color w:val="C00000"/>
          <w:sz w:val="24"/>
          <w:szCs w:val="24"/>
        </w:rPr>
      </w:pPr>
    </w:p>
    <w:p w:rsidR="00C5012E" w:rsidRPr="00F17AE9" w:rsidRDefault="002268C1">
      <w:pPr>
        <w:rPr>
          <w:rFonts w:ascii="Times New Roman" w:hAnsi="Times New Roman" w:cs="Times New Roman"/>
          <w:sz w:val="24"/>
          <w:szCs w:val="24"/>
        </w:rPr>
      </w:pPr>
      <w:r w:rsidRPr="00F17AE9">
        <w:rPr>
          <w:rFonts w:ascii="Times New Roman" w:hAnsi="Times New Roman" w:cs="Times New Roman"/>
          <w:sz w:val="24"/>
          <w:szCs w:val="24"/>
        </w:rPr>
        <w:t xml:space="preserve">Ksenija </w:t>
      </w:r>
      <w:proofErr w:type="spellStart"/>
      <w:r w:rsidRPr="00F17AE9">
        <w:rPr>
          <w:rFonts w:ascii="Times New Roman" w:hAnsi="Times New Roman" w:cs="Times New Roman"/>
          <w:sz w:val="24"/>
          <w:szCs w:val="24"/>
        </w:rPr>
        <w:t>Kesegi</w:t>
      </w:r>
      <w:proofErr w:type="spellEnd"/>
      <w:r w:rsidRPr="00F17AE9">
        <w:rPr>
          <w:rFonts w:ascii="Times New Roman" w:hAnsi="Times New Roman" w:cs="Times New Roman"/>
          <w:sz w:val="24"/>
          <w:szCs w:val="24"/>
        </w:rPr>
        <w:t>-Krstin</w:t>
      </w:r>
      <w:r w:rsidR="00051EB5" w:rsidRPr="00F17AE9">
        <w:rPr>
          <w:rFonts w:ascii="Times New Roman" w:hAnsi="Times New Roman" w:cs="Times New Roman"/>
          <w:sz w:val="24"/>
          <w:szCs w:val="24"/>
        </w:rPr>
        <w:t xml:space="preserve">,prof. i </w:t>
      </w:r>
      <w:proofErr w:type="spellStart"/>
      <w:r w:rsidR="00051EB5" w:rsidRPr="00F17AE9">
        <w:rPr>
          <w:rFonts w:ascii="Times New Roman" w:hAnsi="Times New Roman" w:cs="Times New Roman"/>
          <w:sz w:val="24"/>
          <w:szCs w:val="24"/>
        </w:rPr>
        <w:t>dipl.knjižničar</w:t>
      </w:r>
      <w:proofErr w:type="spellEnd"/>
    </w:p>
    <w:p w:rsidR="00C61970" w:rsidRPr="00F17AE9" w:rsidRDefault="00C61970" w:rsidP="00C61970">
      <w:pPr>
        <w:rPr>
          <w:rFonts w:ascii="Times New Roman" w:hAnsi="Times New Roman" w:cs="Times New Roman"/>
          <w:sz w:val="24"/>
          <w:szCs w:val="24"/>
        </w:rPr>
      </w:pPr>
      <w:r w:rsidRPr="00F17AE9">
        <w:rPr>
          <w:rFonts w:ascii="Times New Roman" w:hAnsi="Times New Roman" w:cs="Times New Roman"/>
          <w:sz w:val="24"/>
          <w:szCs w:val="24"/>
        </w:rPr>
        <w:t>Ugostiteljsko-turistička škola</w:t>
      </w:r>
    </w:p>
    <w:p w:rsidR="00C61970" w:rsidRPr="00F17AE9" w:rsidRDefault="00C61970">
      <w:pPr>
        <w:rPr>
          <w:rFonts w:ascii="Times New Roman" w:hAnsi="Times New Roman" w:cs="Times New Roman"/>
          <w:sz w:val="24"/>
          <w:szCs w:val="24"/>
        </w:rPr>
      </w:pPr>
      <w:r w:rsidRPr="00F17AE9">
        <w:rPr>
          <w:rFonts w:ascii="Times New Roman" w:hAnsi="Times New Roman" w:cs="Times New Roman"/>
          <w:sz w:val="24"/>
          <w:szCs w:val="24"/>
        </w:rPr>
        <w:t>ksenija.kesegi.krstin@gmail.com</w:t>
      </w:r>
    </w:p>
    <w:p w:rsidR="00284C12" w:rsidRPr="00F17AE9" w:rsidRDefault="00284C12" w:rsidP="00C61970">
      <w:pPr>
        <w:rPr>
          <w:rFonts w:ascii="Times New Roman" w:hAnsi="Times New Roman" w:cs="Times New Roman"/>
          <w:color w:val="C00000"/>
          <w:sz w:val="24"/>
          <w:szCs w:val="24"/>
        </w:rPr>
      </w:pPr>
    </w:p>
    <w:p w:rsidR="00284C12" w:rsidRPr="00F17AE9" w:rsidRDefault="00284C12" w:rsidP="00C61970">
      <w:pPr>
        <w:rPr>
          <w:rFonts w:ascii="Times New Roman" w:hAnsi="Times New Roman" w:cs="Times New Roman"/>
          <w:sz w:val="24"/>
          <w:szCs w:val="24"/>
        </w:rPr>
      </w:pPr>
    </w:p>
    <w:p w:rsidR="00DE1FE2" w:rsidRPr="00F17AE9" w:rsidRDefault="002268C1" w:rsidP="00C61970">
      <w:pPr>
        <w:rPr>
          <w:rFonts w:ascii="Times New Roman" w:hAnsi="Times New Roman" w:cs="Times New Roman"/>
          <w:sz w:val="24"/>
          <w:szCs w:val="24"/>
        </w:rPr>
      </w:pPr>
      <w:r w:rsidRPr="00F17AE9">
        <w:rPr>
          <w:rFonts w:ascii="Times New Roman" w:hAnsi="Times New Roman" w:cs="Times New Roman"/>
          <w:sz w:val="24"/>
          <w:szCs w:val="24"/>
        </w:rPr>
        <w:t>Sažetak</w:t>
      </w:r>
    </w:p>
    <w:p w:rsidR="00EB63A0" w:rsidRPr="00F17AE9" w:rsidRDefault="00DB3DEC" w:rsidP="00DE1FE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Rijetko se događa ovako velika zdravstvena opasnost kao što  je bila ovog proljeća. </w:t>
      </w:r>
      <w:proofErr w:type="spellStart"/>
      <w:r w:rsidR="00284C12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Pandemija</w:t>
      </w:r>
      <w:proofErr w:type="spellEnd"/>
      <w:r w:rsidR="00284C12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proofErr w:type="spellStart"/>
      <w:r w:rsidR="00284C12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korona</w:t>
      </w:r>
      <w:r w:rsidR="00EB63A0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virusom</w:t>
      </w:r>
      <w:proofErr w:type="spellEnd"/>
      <w:r w:rsidR="00EB63A0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izazvala je poremećaje na osobnoj i društvenoj razini. </w:t>
      </w:r>
      <w:r w:rsidR="005B3659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U privatno</w:t>
      </w:r>
      <w:r w:rsidR="00EB63A0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m i poslovnom svijet</w:t>
      </w:r>
      <w:r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u</w:t>
      </w:r>
      <w:r w:rsidR="00EB63A0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moralo se odustati od planiranih aktivnosti ili ih prilagoditi </w:t>
      </w:r>
      <w:proofErr w:type="spellStart"/>
      <w:r w:rsidR="00EB63A0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online</w:t>
      </w:r>
      <w:proofErr w:type="spellEnd"/>
      <w:r w:rsidR="00EB63A0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okruženju.</w:t>
      </w:r>
      <w:r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U trenutku predaha stručnjaci različitih disciplina prikupljaju podatke i provode analize  o posljedicama </w:t>
      </w:r>
      <w:proofErr w:type="spellStart"/>
      <w:r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pandemije</w:t>
      </w:r>
      <w:proofErr w:type="spellEnd"/>
      <w:r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. Osim ekonomskih (pad gospodarstva ) i društvenih ( zabrana kretanja i samoizolacija) velike su posljedice </w:t>
      </w:r>
      <w:r w:rsidR="009C5D91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na fizičko i mentalno zdravlje pojedinca. Kao nikad do sada svi na s</w:t>
      </w:r>
      <w:r w:rsidR="00284C12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vijetu imaju iste strahove, temu</w:t>
      </w:r>
      <w:r w:rsidR="009C5D91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za razgovor, isti jezik i oblike sporazumijevanja. Epidemija je  zaista cijeli svijet pretvorila u zajednicu ljudi koji moraju brinuti jedni o drugima. </w:t>
      </w:r>
      <w:r w:rsidR="008B5B94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Prestalo se „ići u školu“, nastava je organizirana na daljinu. </w:t>
      </w:r>
      <w:r w:rsidR="009C5D91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Rad će </w:t>
      </w:r>
      <w:r w:rsidR="00284C12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ponuditi </w:t>
      </w:r>
      <w:r w:rsidR="008B5B94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mogućnosti </w:t>
      </w:r>
      <w:r w:rsidR="009C5D91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uključivanja zdravstvenog odgoja u rad školskog knjižničar</w:t>
      </w:r>
      <w:r w:rsidR="008B5B94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a </w:t>
      </w:r>
      <w:r w:rsidR="00927C0B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kroz </w:t>
      </w:r>
      <w:proofErr w:type="spellStart"/>
      <w:r w:rsidR="00927C0B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međupredmetne</w:t>
      </w:r>
      <w:proofErr w:type="spellEnd"/>
      <w:r w:rsidR="00927C0B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teme. </w:t>
      </w:r>
    </w:p>
    <w:p w:rsidR="009C5D91" w:rsidRPr="00F17AE9" w:rsidRDefault="009C5D91" w:rsidP="00DE1FE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31020B" w:rsidRPr="00F17AE9" w:rsidRDefault="0031020B" w:rsidP="00DE1FE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31020B" w:rsidRPr="00F17AE9" w:rsidRDefault="0031020B" w:rsidP="00DE1FE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 w:rsidRPr="00F17AE9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Ključne riječi:</w:t>
      </w:r>
      <w:r w:rsidR="000622D2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proofErr w:type="spellStart"/>
      <w:r w:rsidR="000622D2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pandemija</w:t>
      </w:r>
      <w:proofErr w:type="spellEnd"/>
      <w:r w:rsidR="000622D2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,</w:t>
      </w:r>
      <w:r w:rsidR="005B3659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proofErr w:type="spellStart"/>
      <w:r w:rsidR="008B5B94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k</w:t>
      </w:r>
      <w:r w:rsidR="005B3659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oronavirus</w:t>
      </w:r>
      <w:proofErr w:type="spellEnd"/>
      <w:r w:rsidR="005B3659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, zdravstveni odgoj</w:t>
      </w:r>
      <w:r w:rsidR="008B5B94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, školska knjižnica</w:t>
      </w:r>
      <w:r w:rsidR="005B3659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</w:p>
    <w:p w:rsidR="0031020B" w:rsidRPr="00F17AE9" w:rsidRDefault="0031020B" w:rsidP="00DE1FE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31020B" w:rsidRPr="00F17AE9" w:rsidRDefault="0031020B" w:rsidP="00DE1FE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</w:pPr>
    </w:p>
    <w:p w:rsidR="00F238CB" w:rsidRPr="00F17AE9" w:rsidRDefault="00C45BED" w:rsidP="00DE1FE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  <w:t xml:space="preserve">Uvod </w:t>
      </w:r>
    </w:p>
    <w:p w:rsidR="008B5B94" w:rsidRPr="00F17AE9" w:rsidRDefault="008B5B94" w:rsidP="00DE1FE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</w:pPr>
    </w:p>
    <w:p w:rsidR="008B5B94" w:rsidRPr="00F17AE9" w:rsidRDefault="00FC2823" w:rsidP="00DE1FE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iCs/>
          <w:sz w:val="24"/>
          <w:szCs w:val="24"/>
          <w:bdr w:val="none" w:sz="0" w:space="0" w:color="auto" w:frame="1"/>
          <w:shd w:val="clear" w:color="auto" w:fill="FFFFFF"/>
          <w:lang w:eastAsia="hr-HR"/>
        </w:rPr>
        <w:t>Zadaće suvremene školske knjižnice u sastavu školskog kurikuluma je osigurati pristup izvorima znanja koji će učenika potaknuti na učenje, samostalno istraživanje, iskustveno učenje i omogućiti im stjecanje stvaralačkog iskustva pri uporabi i kreiranju informacija.</w:t>
      </w:r>
      <w:r w:rsidRPr="00F17AE9">
        <w:rPr>
          <w:rFonts w:ascii="Times New Roman" w:eastAsia="Times New Roman" w:hAnsi="Times New Roman" w:cs="Times New Roman"/>
          <w:bCs/>
          <w:i/>
          <w:i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r w:rsidR="005B7E14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Školska je knjižnica, u stvarnom i virtualnom okruženju, ključna poveznica ostvarivanja kompetencija </w:t>
      </w:r>
      <w:proofErr w:type="spellStart"/>
      <w:r w:rsidR="005B7E14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cjeloživotnog</w:t>
      </w:r>
      <w:proofErr w:type="spellEnd"/>
      <w:r w:rsidR="005B7E14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obrazovanja i </w:t>
      </w:r>
      <w:proofErr w:type="spellStart"/>
      <w:r w:rsidR="005B7E14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međupredmetnih</w:t>
      </w:r>
      <w:proofErr w:type="spellEnd"/>
      <w:r w:rsidR="005B7E14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sadržaja. </w:t>
      </w:r>
      <w:r w:rsidR="008B5B94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Za vrijeme trajanja nastave na daljinu virtualna školska knjižnica biti će podrška učenicima, učiteljima i roditeljima te objavljivati sadržaje i poveznice na edukativne stranice, besplatne kulturne virtualne događaje, korisne materijale, preporuke za čitanje i korištenje slobodnog vremena.</w:t>
      </w:r>
      <w:r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Zdravlje je jedna od sedam tema u kurikulumu </w:t>
      </w:r>
      <w:proofErr w:type="spellStart"/>
      <w:r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međupredmetnih</w:t>
      </w:r>
      <w:proofErr w:type="spellEnd"/>
      <w:r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sadržaja. Zadatak školskog knjižničara je prepoznati mogućnosti  suradnje ili samostalne obrade teme i s</w:t>
      </w:r>
      <w:r w:rsidR="004C672D" w:rsidRPr="00F17AE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ukladno ishodima koji se žele ostvariti provesti planirane aktivnosti. </w:t>
      </w:r>
    </w:p>
    <w:p w:rsidR="008B5B94" w:rsidRPr="00F17AE9" w:rsidRDefault="008B5B94" w:rsidP="00DE1FE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</w:pPr>
    </w:p>
    <w:p w:rsidR="005303F6" w:rsidRDefault="005303F6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</w:pPr>
    </w:p>
    <w:p w:rsidR="005303F6" w:rsidRDefault="005303F6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</w:pPr>
    </w:p>
    <w:p w:rsidR="005303F6" w:rsidRDefault="005303F6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</w:pPr>
    </w:p>
    <w:p w:rsidR="005303F6" w:rsidRDefault="005303F6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</w:pPr>
    </w:p>
    <w:p w:rsidR="005303F6" w:rsidRDefault="005303F6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</w:pPr>
    </w:p>
    <w:p w:rsidR="009433C2" w:rsidRPr="00F17AE9" w:rsidRDefault="009433C2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</w:pPr>
      <w:proofErr w:type="spellStart"/>
      <w:r w:rsidRPr="00F17AE9"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  <w:lastRenderedPageBreak/>
        <w:t>Međupredmetna</w:t>
      </w:r>
      <w:proofErr w:type="spellEnd"/>
      <w:r w:rsidRPr="00F17AE9"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  <w:t xml:space="preserve"> povezanost</w:t>
      </w:r>
      <w:r w:rsidR="001C4497" w:rsidRPr="00F17AE9"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  <w:t xml:space="preserve"> i timski rad</w:t>
      </w:r>
    </w:p>
    <w:p w:rsidR="009433C2" w:rsidRPr="00F17AE9" w:rsidRDefault="009433C2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  <w:t xml:space="preserve"> </w:t>
      </w:r>
    </w:p>
    <w:p w:rsidR="009433C2" w:rsidRPr="00F17AE9" w:rsidRDefault="009433C2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proofErr w:type="spellStart"/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Međupredmetne</w:t>
      </w:r>
      <w:proofErr w:type="spellEnd"/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teme su teme općeljudskih vrijednosti i kompetencija za život u 21. stoljeću i kao takve su na poseban način svakodnevno prisutne u odgojno obrazovnom radu cjelokupne obrazovne vertikale. Europski referentni okvir navodi da kompetencije usvojene tijekom obveznog obrazovanja nisu vezane za određeni predmet već se odnose na šire </w:t>
      </w:r>
      <w:proofErr w:type="spellStart"/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međupredmetne</w:t>
      </w:r>
      <w:proofErr w:type="spellEnd"/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ciljeve i predstavljaju poveznicu od poučavanja prema </w:t>
      </w:r>
      <w:proofErr w:type="spellStart"/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cjeloživotnom</w:t>
      </w:r>
      <w:proofErr w:type="spellEnd"/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učenju.</w:t>
      </w:r>
    </w:p>
    <w:p w:rsidR="009433C2" w:rsidRPr="00F17AE9" w:rsidRDefault="009433C2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</w:p>
    <w:p w:rsidR="009433C2" w:rsidRPr="00F17AE9" w:rsidRDefault="009433C2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Izdvojeno je i definirano sedam </w:t>
      </w:r>
      <w:proofErr w:type="spellStart"/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međupredmetnih</w:t>
      </w:r>
      <w:proofErr w:type="spellEnd"/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tema. To su:</w:t>
      </w:r>
    </w:p>
    <w:p w:rsidR="009433C2" w:rsidRPr="00F17AE9" w:rsidRDefault="009433C2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</w:p>
    <w:p w:rsidR="009433C2" w:rsidRPr="00F17AE9" w:rsidRDefault="009433C2" w:rsidP="009433C2">
      <w:pPr>
        <w:pStyle w:val="Odlomakpopisa"/>
        <w:numPr>
          <w:ilvl w:val="0"/>
          <w:numId w:val="10"/>
        </w:num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Osobni i socijalni razvoj </w:t>
      </w:r>
    </w:p>
    <w:p w:rsidR="009433C2" w:rsidRPr="00F17AE9" w:rsidRDefault="009433C2" w:rsidP="009433C2">
      <w:pPr>
        <w:pStyle w:val="Odlomakpopisa"/>
        <w:numPr>
          <w:ilvl w:val="0"/>
          <w:numId w:val="10"/>
        </w:num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Učiti kako učiti </w:t>
      </w:r>
    </w:p>
    <w:p w:rsidR="009433C2" w:rsidRPr="00F17AE9" w:rsidRDefault="009433C2" w:rsidP="009433C2">
      <w:pPr>
        <w:pStyle w:val="Odlomakpopisa"/>
        <w:numPr>
          <w:ilvl w:val="0"/>
          <w:numId w:val="10"/>
        </w:num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Građanski odgoj i obrazovanje </w:t>
      </w:r>
    </w:p>
    <w:p w:rsidR="009433C2" w:rsidRPr="00F17AE9" w:rsidRDefault="009433C2" w:rsidP="009433C2">
      <w:pPr>
        <w:pStyle w:val="Odlomakpopisa"/>
        <w:numPr>
          <w:ilvl w:val="0"/>
          <w:numId w:val="10"/>
        </w:num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  <w:t>Zdravlje</w:t>
      </w:r>
    </w:p>
    <w:p w:rsidR="009433C2" w:rsidRPr="00F17AE9" w:rsidRDefault="009433C2" w:rsidP="009433C2">
      <w:pPr>
        <w:pStyle w:val="Odlomakpopisa"/>
        <w:numPr>
          <w:ilvl w:val="0"/>
          <w:numId w:val="10"/>
        </w:num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Poduzetništvo</w:t>
      </w:r>
    </w:p>
    <w:p w:rsidR="009433C2" w:rsidRPr="00F17AE9" w:rsidRDefault="009433C2" w:rsidP="009433C2">
      <w:pPr>
        <w:pStyle w:val="Odlomakpopisa"/>
        <w:numPr>
          <w:ilvl w:val="0"/>
          <w:numId w:val="10"/>
        </w:num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Uporaba informacijske i komunikacijske tehnologije </w:t>
      </w:r>
    </w:p>
    <w:p w:rsidR="009433C2" w:rsidRPr="00F17AE9" w:rsidRDefault="009433C2" w:rsidP="009433C2">
      <w:pPr>
        <w:pStyle w:val="Odlomakpopisa"/>
        <w:numPr>
          <w:ilvl w:val="0"/>
          <w:numId w:val="10"/>
        </w:num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Održivi razvoj </w:t>
      </w:r>
    </w:p>
    <w:p w:rsidR="009433C2" w:rsidRPr="00F17AE9" w:rsidRDefault="009433C2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</w:p>
    <w:p w:rsidR="004C672D" w:rsidRPr="00F17AE9" w:rsidRDefault="004C672D" w:rsidP="004C672D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Školska knjižnica promovira samostalan projektno-istraživački rad, potiče na stvaralačko i kritičko mišljenje pri pronalaženju, odabiru  i vrjednovanju informacija. </w:t>
      </w:r>
    </w:p>
    <w:p w:rsidR="009433C2" w:rsidRPr="00F17AE9" w:rsidRDefault="009433C2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Timskim radom školskog knjižničara i nastavnika omogućuje se </w:t>
      </w:r>
      <w:proofErr w:type="spellStart"/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međupredmetno</w:t>
      </w:r>
      <w:proofErr w:type="spellEnd"/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povezivanje sličnih ili zajedničkih nastavnih sadržaja. Aktivnosti školske knjižnice u korelacijskom pristupu prema drugim predmetima odnose se na sljedeće:</w:t>
      </w:r>
    </w:p>
    <w:p w:rsidR="009433C2" w:rsidRPr="00F17AE9" w:rsidRDefault="009433C2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</w:t>
      </w:r>
    </w:p>
    <w:p w:rsidR="009433C2" w:rsidRPr="00F17AE9" w:rsidRDefault="009433C2" w:rsidP="007756AA">
      <w:pPr>
        <w:pStyle w:val="Odlomakpopisa"/>
        <w:numPr>
          <w:ilvl w:val="0"/>
          <w:numId w:val="12"/>
        </w:num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sudjelovanje u zajedničkom planiranju tema</w:t>
      </w:r>
    </w:p>
    <w:p w:rsidR="009433C2" w:rsidRPr="00F17AE9" w:rsidRDefault="009433C2" w:rsidP="007756AA">
      <w:pPr>
        <w:pStyle w:val="Odlomakpopisa"/>
        <w:numPr>
          <w:ilvl w:val="0"/>
          <w:numId w:val="12"/>
        </w:num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realizaciju nastavnog sata sa zadanom temom</w:t>
      </w:r>
    </w:p>
    <w:p w:rsidR="009433C2" w:rsidRPr="00F17AE9" w:rsidRDefault="009433C2" w:rsidP="007756AA">
      <w:pPr>
        <w:pStyle w:val="Odlomakpopisa"/>
        <w:numPr>
          <w:ilvl w:val="0"/>
          <w:numId w:val="12"/>
        </w:num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izradu referata ili uradaka na zadanu temu</w:t>
      </w:r>
    </w:p>
    <w:p w:rsidR="009433C2" w:rsidRPr="00F17AE9" w:rsidRDefault="009433C2" w:rsidP="007756AA">
      <w:pPr>
        <w:pStyle w:val="Odlomakpopisa"/>
        <w:numPr>
          <w:ilvl w:val="0"/>
          <w:numId w:val="12"/>
        </w:num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provođenje projekata</w:t>
      </w:r>
    </w:p>
    <w:p w:rsidR="009433C2" w:rsidRPr="00F17AE9" w:rsidRDefault="009433C2" w:rsidP="007756AA">
      <w:pPr>
        <w:pStyle w:val="Odlomakpopisa"/>
        <w:numPr>
          <w:ilvl w:val="0"/>
          <w:numId w:val="12"/>
        </w:num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organizacija predavanja i radionica za učenike, nastavnike i roditelje</w:t>
      </w:r>
    </w:p>
    <w:p w:rsidR="009433C2" w:rsidRPr="00F17AE9" w:rsidRDefault="009433C2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</w:p>
    <w:p w:rsidR="009433C2" w:rsidRPr="00F17AE9" w:rsidRDefault="009433C2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Kao rezultat suradnje nastaje “</w:t>
      </w:r>
      <w:proofErr w:type="spellStart"/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win</w:t>
      </w:r>
      <w:proofErr w:type="spellEnd"/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-</w:t>
      </w:r>
      <w:proofErr w:type="spellStart"/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win</w:t>
      </w:r>
      <w:proofErr w:type="spellEnd"/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” situacija u kojoj svi profitiraju: </w:t>
      </w:r>
    </w:p>
    <w:p w:rsidR="007756AA" w:rsidRPr="00F17AE9" w:rsidRDefault="007756AA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</w:p>
    <w:p w:rsidR="004C672D" w:rsidRPr="00F17AE9" w:rsidRDefault="009433C2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Nastavnik -  jer je u mogućnosti provoditi  suvremene metoda učenja (istraživačka,</w:t>
      </w:r>
      <w:r w:rsidR="004C672D"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</w:t>
      </w:r>
    </w:p>
    <w:p w:rsidR="004C672D" w:rsidRPr="00F17AE9" w:rsidRDefault="004C672D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                   problemska, projektna nastava). Kao rezultat takvih aktivnosti nastat će bolji </w:t>
      </w:r>
      <w:r w:rsidR="009433C2"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</w:t>
      </w: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                </w:t>
      </w:r>
    </w:p>
    <w:p w:rsidR="004C672D" w:rsidRPr="00F17AE9" w:rsidRDefault="004C672D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                   </w:t>
      </w:r>
      <w:r w:rsidR="009433C2"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radovi (zadaće, eseji, re</w:t>
      </w: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ferati, </w:t>
      </w:r>
      <w:proofErr w:type="spellStart"/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posteri</w:t>
      </w:r>
      <w:proofErr w:type="spellEnd"/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, prezentacije), a razina</w:t>
      </w:r>
      <w:r w:rsidR="009433C2"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postignuća </w:t>
      </w: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biti će  </w:t>
      </w:r>
    </w:p>
    <w:p w:rsidR="009433C2" w:rsidRPr="00F17AE9" w:rsidRDefault="004C672D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                   poželjnija.</w:t>
      </w:r>
    </w:p>
    <w:p w:rsidR="004C672D" w:rsidRPr="00F17AE9" w:rsidRDefault="009433C2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Knjižničar - razvija partnerstvo, (p)ostaje važan dio odgojno-obrazovnog procesa, izgrađuje </w:t>
      </w:r>
    </w:p>
    <w:p w:rsidR="009433C2" w:rsidRPr="00F17AE9" w:rsidRDefault="004C672D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                   </w:t>
      </w:r>
      <w:r w:rsidR="009433C2"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svoj profesionalni status</w:t>
      </w: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, razvija </w:t>
      </w:r>
    </w:p>
    <w:p w:rsidR="004C672D" w:rsidRPr="00F17AE9" w:rsidRDefault="009433C2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Učenik - postiže bolji uspjeh i ocjene</w:t>
      </w:r>
      <w:r w:rsidR="004C672D"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, lakše i racionalnije rješava</w:t>
      </w: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zadatke, </w:t>
      </w:r>
      <w:r w:rsidR="004C672D"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vježba  socijalne  </w:t>
      </w:r>
    </w:p>
    <w:p w:rsidR="009433C2" w:rsidRPr="00F17AE9" w:rsidRDefault="004C672D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              </w:t>
      </w:r>
      <w:r w:rsidR="007756AA"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v</w:t>
      </w: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ještine</w:t>
      </w:r>
      <w:r w:rsidR="007756AA"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. A proces </w:t>
      </w: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</w:t>
      </w:r>
      <w:r w:rsidR="007756AA"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učenja</w:t>
      </w:r>
      <w:r w:rsidR="009433C2"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postaje </w:t>
      </w:r>
      <w:r w:rsidR="007756AA"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zanimljiviji.</w:t>
      </w:r>
    </w:p>
    <w:p w:rsidR="007756AA" w:rsidRPr="00F17AE9" w:rsidRDefault="009433C2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Škola – provodeći suvremeni kurikulum i nastavu koja u prvi plan stavlja učenika,  u </w:t>
      </w:r>
    </w:p>
    <w:p w:rsidR="00ED6078" w:rsidRPr="00F17AE9" w:rsidRDefault="007756AA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            </w:t>
      </w:r>
      <w:r w:rsidR="009433C2"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rezultatima vanjskog vrjednovanja i </w:t>
      </w:r>
      <w:proofErr w:type="spellStart"/>
      <w:r w:rsidR="009433C2"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samovjednovanj</w:t>
      </w:r>
      <w:r w:rsidR="00ED6078"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a</w:t>
      </w:r>
      <w:proofErr w:type="spellEnd"/>
      <w:r w:rsidR="00ED6078"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postiže značajne rezultate.</w:t>
      </w:r>
    </w:p>
    <w:p w:rsidR="001C4497" w:rsidRPr="00F17AE9" w:rsidRDefault="001C4497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</w:p>
    <w:p w:rsidR="001C4497" w:rsidRPr="00F17AE9" w:rsidRDefault="001C4497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  <w:t xml:space="preserve">Zdravlje </w:t>
      </w:r>
    </w:p>
    <w:p w:rsidR="001C4497" w:rsidRPr="00F17AE9" w:rsidRDefault="001C4497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</w:p>
    <w:p w:rsidR="008E3F4A" w:rsidRPr="00F17AE9" w:rsidRDefault="008E3F4A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Prema definiciji svjetske zdravstvene organizacije „zdravlje je stanje potpunog fizičkog, duševnog i socijalnog blagostanja, a ne samo odsustvo bolesti i iznemoglosti“.</w:t>
      </w:r>
    </w:p>
    <w:p w:rsidR="008E3F4A" w:rsidRPr="00F17AE9" w:rsidRDefault="008E3F4A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Zdravlje je ključna odrednica kvalitete života svakoga pojedinca,</w:t>
      </w:r>
      <w:r w:rsidR="00726806"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</w:t>
      </w: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ali i društva u cjelini.</w:t>
      </w:r>
    </w:p>
    <w:p w:rsidR="001C4497" w:rsidRPr="00F17AE9" w:rsidRDefault="001C4497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lastRenderedPageBreak/>
        <w:t>Pravo na zdravlje jedno je i od ustavnih načela Republike Hrvatske: „Svatko ima pravo na zdrav život. Republika osigurava pravo građana na zdrav okoliš. Građani, državna, javna i gospodarska tijela i udruge, dužni su, u sklopu svojih ovlasti i djelatnosti, osobitu skrb posvećivati zaštiti zdravlja ljudi, prirode i ljudskog okoliša.“</w:t>
      </w:r>
      <w:r w:rsidRPr="00F17AE9">
        <w:rPr>
          <w:rStyle w:val="Referencafusnote"/>
          <w:rFonts w:ascii="Times New Roman" w:eastAsia="Times New Roman" w:hAnsi="Times New Roman" w:cs="Times New Roman"/>
          <w:bCs/>
          <w:sz w:val="24"/>
          <w:szCs w:val="24"/>
          <w:lang w:eastAsia="hr-HR"/>
        </w:rPr>
        <w:footnoteReference w:id="1"/>
      </w:r>
    </w:p>
    <w:p w:rsidR="001C4497" w:rsidRPr="00F17AE9" w:rsidRDefault="001C4497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</w:p>
    <w:p w:rsidR="009433C2" w:rsidRPr="00F17AE9" w:rsidRDefault="00ED6078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„U skladu s tim zdravstveni odgoj u našim školama temelj je prevencije, unapređenja zdravlja, sprečavanja bolesti i osiguravanja kvalitete života. Kvaliteta života puno je više od životnog standarda i u svojoj bazi počinje sa slobodom, a jedina prava ideja slobode jest sloboda od straha. Strah raste u neznanju, a jedan od najvećih strahova sigurno je strah od bolesti. Prema tome, odgoj i obrazovanje za zdravlje u našim školama je borba za čovjeka koji će znanjem i vještinama, vrijednostima i stavovima upravljati svojim zdravljem i tako se boriti za svoju osobnu slobodu.“</w:t>
      </w:r>
      <w:r w:rsidRPr="00F17AE9">
        <w:rPr>
          <w:rStyle w:val="Referencafusnote"/>
          <w:rFonts w:ascii="Times New Roman" w:eastAsia="Times New Roman" w:hAnsi="Times New Roman" w:cs="Times New Roman"/>
          <w:bCs/>
          <w:sz w:val="24"/>
          <w:szCs w:val="24"/>
          <w:lang w:eastAsia="hr-HR"/>
        </w:rPr>
        <w:footnoteReference w:id="2"/>
      </w:r>
    </w:p>
    <w:p w:rsidR="008E3F4A" w:rsidRPr="00F17AE9" w:rsidRDefault="008E3F4A" w:rsidP="008E3F4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</w:p>
    <w:p w:rsidR="008E3F4A" w:rsidRPr="00F17AE9" w:rsidRDefault="008E3F4A" w:rsidP="008E3F4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Domene (organizacijska područja/tematske cjeline) u organizaciji kurikuluma </w:t>
      </w:r>
      <w:proofErr w:type="spellStart"/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međupredmetne</w:t>
      </w:r>
      <w:proofErr w:type="spellEnd"/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teme Zdravlje su:</w:t>
      </w:r>
      <w:r w:rsidR="00A2777E" w:rsidRPr="00F17AE9">
        <w:rPr>
          <w:rStyle w:val="Referencafusnote"/>
          <w:rFonts w:ascii="Times New Roman" w:eastAsia="Times New Roman" w:hAnsi="Times New Roman" w:cs="Times New Roman"/>
          <w:bCs/>
          <w:sz w:val="24"/>
          <w:szCs w:val="24"/>
          <w:lang w:eastAsia="hr-HR"/>
        </w:rPr>
        <w:footnoteReference w:id="3"/>
      </w:r>
    </w:p>
    <w:p w:rsidR="008E3F4A" w:rsidRPr="00F17AE9" w:rsidRDefault="008E3F4A" w:rsidP="008E3F4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</w:p>
    <w:p w:rsidR="0099738D" w:rsidRPr="00F17AE9" w:rsidRDefault="008E3F4A" w:rsidP="0099738D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5303F6"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  <w:t>Tjelesno zdravlje</w:t>
      </w:r>
      <w:r w:rsidR="0099738D"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- Očekivanja za ovu domenu obuhvaćaju sljedeće cjeline:</w:t>
      </w:r>
    </w:p>
    <w:p w:rsidR="0099738D" w:rsidRPr="00F17AE9" w:rsidRDefault="0099738D" w:rsidP="0099738D">
      <w:pPr>
        <w:pStyle w:val="Odlomakpopisa"/>
        <w:numPr>
          <w:ilvl w:val="0"/>
          <w:numId w:val="14"/>
        </w:num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Rast i razvoj</w:t>
      </w:r>
    </w:p>
    <w:p w:rsidR="0099738D" w:rsidRPr="00F17AE9" w:rsidRDefault="0099738D" w:rsidP="0099738D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</w:p>
    <w:p w:rsidR="0099738D" w:rsidRPr="00F17AE9" w:rsidRDefault="0099738D" w:rsidP="0099738D">
      <w:pPr>
        <w:pStyle w:val="Odlomakpopisa"/>
        <w:numPr>
          <w:ilvl w:val="0"/>
          <w:numId w:val="14"/>
        </w:num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Prehrana i kretanje</w:t>
      </w:r>
    </w:p>
    <w:p w:rsidR="0099738D" w:rsidRPr="00F17AE9" w:rsidRDefault="0099738D" w:rsidP="0099738D">
      <w:pPr>
        <w:pStyle w:val="Odlomakpopisa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</w:p>
    <w:p w:rsidR="008E3F4A" w:rsidRPr="005303F6" w:rsidRDefault="0099738D" w:rsidP="008E3F4A">
      <w:pPr>
        <w:pStyle w:val="Odlomakpopisa"/>
        <w:numPr>
          <w:ilvl w:val="0"/>
          <w:numId w:val="14"/>
        </w:num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Higijena</w:t>
      </w:r>
    </w:p>
    <w:p w:rsidR="0099738D" w:rsidRPr="00F17AE9" w:rsidRDefault="008E3F4A" w:rsidP="0099738D">
      <w:pPr>
        <w:pStyle w:val="box459568"/>
        <w:rPr>
          <w:bCs/>
        </w:rPr>
      </w:pPr>
      <w:r w:rsidRPr="005303F6">
        <w:rPr>
          <w:b/>
          <w:bCs/>
        </w:rPr>
        <w:t>Mentalno i socijalno zdravlje</w:t>
      </w:r>
      <w:r w:rsidR="0099738D" w:rsidRPr="00F17AE9">
        <w:rPr>
          <w:bCs/>
        </w:rPr>
        <w:t xml:space="preserve"> – Ovom su domenom obuhvaćeni svi razvojni ciklusi u  </w:t>
      </w:r>
    </w:p>
    <w:p w:rsidR="0099738D" w:rsidRPr="00F17AE9" w:rsidRDefault="0099738D" w:rsidP="0099738D">
      <w:pPr>
        <w:pStyle w:val="box459568"/>
        <w:rPr>
          <w:bCs/>
        </w:rPr>
      </w:pPr>
      <w:r w:rsidRPr="00F17AE9">
        <w:rPr>
          <w:bCs/>
        </w:rPr>
        <w:t xml:space="preserve">                                                   sljedećim cjelinama</w:t>
      </w:r>
    </w:p>
    <w:p w:rsidR="0099738D" w:rsidRPr="00F17AE9" w:rsidRDefault="0099738D" w:rsidP="0099738D">
      <w:pPr>
        <w:pStyle w:val="box459568"/>
      </w:pPr>
      <w:r w:rsidRPr="00F17AE9">
        <w:rPr>
          <w:bCs/>
        </w:rPr>
        <w:t xml:space="preserve">                                a) </w:t>
      </w:r>
      <w:r w:rsidRPr="00F17AE9">
        <w:t>Pravila primjerenoga ponašanja</w:t>
      </w:r>
    </w:p>
    <w:p w:rsidR="0099738D" w:rsidRPr="00F17AE9" w:rsidRDefault="0099738D" w:rsidP="0099738D">
      <w:pPr>
        <w:pStyle w:val="box459568"/>
      </w:pPr>
      <w:r w:rsidRPr="00F17AE9">
        <w:t xml:space="preserve">                                b) Jačanje osobnih i socijalnih potencijala</w:t>
      </w:r>
    </w:p>
    <w:p w:rsidR="0099738D" w:rsidRPr="00F17AE9" w:rsidRDefault="0099738D" w:rsidP="0099738D">
      <w:pPr>
        <w:pStyle w:val="box459568"/>
      </w:pPr>
      <w:r w:rsidRPr="00F17AE9">
        <w:t xml:space="preserve">                               c) Doprinos vlastitom mentalnome i socijalnome zdravlju</w:t>
      </w:r>
    </w:p>
    <w:p w:rsidR="008E3F4A" w:rsidRPr="005303F6" w:rsidRDefault="0099738D" w:rsidP="005303F6">
      <w:pPr>
        <w:pStyle w:val="box459568"/>
      </w:pPr>
      <w:r w:rsidRPr="00F17AE9">
        <w:t xml:space="preserve">                               d) Prepoznavanje ovisničkih ponašanja i odupiranje njima</w:t>
      </w:r>
    </w:p>
    <w:p w:rsidR="00ED6078" w:rsidRPr="00F17AE9" w:rsidRDefault="008E3F4A" w:rsidP="008E3F4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5303F6"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  <w:t>Pomoć i samopomoć</w:t>
      </w:r>
      <w:r w:rsidR="0099738D"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– Očekivanja za ovu domenu obuhvaćaju</w:t>
      </w:r>
    </w:p>
    <w:p w:rsidR="0099738D" w:rsidRPr="00F17AE9" w:rsidRDefault="0099738D" w:rsidP="008E3F4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</w:p>
    <w:p w:rsidR="0099738D" w:rsidRPr="00F17AE9" w:rsidRDefault="0099738D" w:rsidP="0099738D">
      <w:pPr>
        <w:pStyle w:val="Odlomakpopisa"/>
        <w:numPr>
          <w:ilvl w:val="0"/>
          <w:numId w:val="16"/>
        </w:numPr>
        <w:tabs>
          <w:tab w:val="left" w:pos="567"/>
        </w:tabs>
        <w:spacing w:after="0" w:line="288" w:lineRule="atLeast"/>
        <w:ind w:firstLine="1123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F17AE9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Oprez u svakodnevnome životu</w:t>
      </w:r>
    </w:p>
    <w:p w:rsidR="0099738D" w:rsidRPr="0099738D" w:rsidRDefault="0099738D" w:rsidP="0099738D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</w:p>
    <w:p w:rsidR="0099738D" w:rsidRDefault="0099738D" w:rsidP="0099738D">
      <w:pPr>
        <w:pStyle w:val="Odlomakpopisa"/>
        <w:numPr>
          <w:ilvl w:val="0"/>
          <w:numId w:val="16"/>
        </w:numPr>
        <w:spacing w:after="0" w:line="288" w:lineRule="atLeast"/>
        <w:ind w:firstLine="1123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99738D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Prva pomoć i samopomoć uključujući znanje o vodećim uzrocima 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</w:t>
      </w:r>
    </w:p>
    <w:p w:rsidR="0099738D" w:rsidRPr="0099738D" w:rsidRDefault="0099738D" w:rsidP="0099738D">
      <w:pPr>
        <w:pStyle w:val="Odlomakpopisa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</w:p>
    <w:p w:rsidR="0099738D" w:rsidRPr="0099738D" w:rsidRDefault="0099738D" w:rsidP="0099738D">
      <w:pPr>
        <w:pStyle w:val="Odlomakpopisa"/>
        <w:spacing w:after="0" w:line="288" w:lineRule="atLeast"/>
        <w:ind w:left="1843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  </w:t>
      </w:r>
      <w:r w:rsidRPr="0099738D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pobola i smrtnosti</w:t>
      </w:r>
    </w:p>
    <w:p w:rsidR="0099738D" w:rsidRPr="0099738D" w:rsidRDefault="0099738D" w:rsidP="0099738D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</w:p>
    <w:p w:rsidR="000622D2" w:rsidRPr="005303F6" w:rsidRDefault="0099738D" w:rsidP="005B7E14">
      <w:pPr>
        <w:pStyle w:val="Odlomakpopisa"/>
        <w:numPr>
          <w:ilvl w:val="0"/>
          <w:numId w:val="16"/>
        </w:numPr>
        <w:spacing w:after="0" w:line="288" w:lineRule="atLeast"/>
        <w:ind w:firstLine="1123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99738D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Prava i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obaveze iz zdravstvene zaštite</w:t>
      </w:r>
    </w:p>
    <w:p w:rsidR="00726806" w:rsidRPr="00726806" w:rsidRDefault="00726806" w:rsidP="00726806">
      <w:pPr>
        <w:spacing w:after="0" w:line="288" w:lineRule="atLeast"/>
        <w:ind w:left="720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</w:p>
    <w:p w:rsidR="009433C2" w:rsidRPr="005303F6" w:rsidRDefault="009433C2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5303F6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Redovitim </w:t>
      </w:r>
      <w:r w:rsidR="005B7E14" w:rsidRPr="005303F6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provođenjem </w:t>
      </w:r>
      <w:proofErr w:type="spellStart"/>
      <w:r w:rsidR="005B7E14" w:rsidRPr="005303F6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međupredmetne</w:t>
      </w:r>
      <w:proofErr w:type="spellEnd"/>
      <w:r w:rsidR="005B7E14" w:rsidRPr="005303F6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teme Z</w:t>
      </w:r>
      <w:r w:rsidRPr="005303F6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dravlje, </w:t>
      </w:r>
      <w:r w:rsidR="0099738D" w:rsidRPr="005303F6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kada govorimo o </w:t>
      </w:r>
      <w:proofErr w:type="spellStart"/>
      <w:r w:rsidR="0099738D" w:rsidRPr="005303F6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pandemiji</w:t>
      </w:r>
      <w:proofErr w:type="spellEnd"/>
      <w:r w:rsidRPr="005303F6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 </w:t>
      </w:r>
      <w:proofErr w:type="spellStart"/>
      <w:r w:rsidRPr="005303F6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koronavirusom</w:t>
      </w:r>
      <w:proofErr w:type="spellEnd"/>
      <w:r w:rsidRPr="005303F6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 xml:space="preserve">,  učenici će </w:t>
      </w:r>
    </w:p>
    <w:p w:rsidR="009433C2" w:rsidRPr="005303F6" w:rsidRDefault="009433C2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</w:p>
    <w:p w:rsidR="000622D2" w:rsidRPr="005303F6" w:rsidRDefault="000622D2" w:rsidP="000622D2">
      <w:pPr>
        <w:pStyle w:val="Odlomakpopisa"/>
        <w:numPr>
          <w:ilvl w:val="0"/>
          <w:numId w:val="11"/>
        </w:num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5303F6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poticati odgovoran pristup prema osobnom zdravlju te odgovoran i solidaran odnos prema zdravlju drugih ljudi</w:t>
      </w:r>
    </w:p>
    <w:p w:rsidR="000622D2" w:rsidRPr="005303F6" w:rsidRDefault="000622D2" w:rsidP="000622D2">
      <w:pPr>
        <w:pStyle w:val="Odlomakpopisa"/>
        <w:numPr>
          <w:ilvl w:val="0"/>
          <w:numId w:val="11"/>
        </w:num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5303F6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prepoznati i pravilno izabrati zdrave životne navike i ponašanja, izbjegavati navike i ponašanja štetna za zdravlje i sigurnost te upoznati načine prevencije bolesti, razvijati pravilne vještine i postupke pri ublažavanju posljedica narušenoga zdravlja</w:t>
      </w:r>
    </w:p>
    <w:p w:rsidR="009433C2" w:rsidRPr="005303F6" w:rsidRDefault="000622D2" w:rsidP="000622D2">
      <w:pPr>
        <w:pStyle w:val="Odlomakpopisa"/>
        <w:numPr>
          <w:ilvl w:val="0"/>
          <w:numId w:val="11"/>
        </w:num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  <w:r w:rsidRPr="005303F6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usvojiti osnovna znanja i vještine za pozitivan stav i odgovorno ponašanje usmjereno prema zdravlju koje doprinosi očuvanju i unaprjeđenju tjelesnoga, mentalnoga, emocionalnoga i socijalnoga zdravlja te osiguranju i poboljšanju kvalitete života</w:t>
      </w:r>
      <w:r w:rsidR="009433C2" w:rsidRPr="005303F6"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  <w:t>.</w:t>
      </w:r>
    </w:p>
    <w:p w:rsidR="009433C2" w:rsidRPr="005303F6" w:rsidRDefault="009433C2" w:rsidP="009433C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lang w:eastAsia="hr-HR"/>
        </w:rPr>
      </w:pPr>
    </w:p>
    <w:p w:rsidR="00F238CB" w:rsidRPr="005303F6" w:rsidRDefault="0099738D" w:rsidP="00DE1FE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/>
          <w:bCs/>
          <w:color w:val="523304"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 w:rsidRPr="005303F6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Primjeri </w:t>
      </w:r>
      <w:proofErr w:type="spellStart"/>
      <w:r w:rsidRPr="005303F6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međupredmetne</w:t>
      </w:r>
      <w:proofErr w:type="spellEnd"/>
      <w:r w:rsidRPr="005303F6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povezanosti</w:t>
      </w:r>
    </w:p>
    <w:p w:rsidR="0099738D" w:rsidRPr="005303F6" w:rsidRDefault="0099738D" w:rsidP="00DE1FE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color w:val="523304"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tbl>
      <w:tblPr>
        <w:tblStyle w:val="Reetkatablice"/>
        <w:tblW w:w="0" w:type="auto"/>
        <w:tblInd w:w="0" w:type="dxa"/>
        <w:tblLook w:val="04A0" w:firstRow="1" w:lastRow="0" w:firstColumn="1" w:lastColumn="0" w:noHBand="0" w:noVBand="1"/>
      </w:tblPr>
      <w:tblGrid>
        <w:gridCol w:w="1629"/>
        <w:gridCol w:w="5585"/>
        <w:gridCol w:w="2074"/>
      </w:tblGrid>
      <w:tr w:rsidR="002F580C" w:rsidRPr="005303F6" w:rsidTr="002F580C">
        <w:tc>
          <w:tcPr>
            <w:tcW w:w="0" w:type="auto"/>
          </w:tcPr>
          <w:p w:rsidR="002F580C" w:rsidRPr="005303F6" w:rsidRDefault="002F580C" w:rsidP="00DE1FE2">
            <w:pPr>
              <w:spacing w:line="288" w:lineRule="atLeast"/>
              <w:textAlignment w:val="baseline"/>
              <w:outlineLvl w:val="4"/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</w:pPr>
            <w:r w:rsidRPr="005303F6"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>NAZIV TEME</w:t>
            </w:r>
          </w:p>
        </w:tc>
        <w:tc>
          <w:tcPr>
            <w:tcW w:w="5585" w:type="dxa"/>
          </w:tcPr>
          <w:p w:rsidR="002F580C" w:rsidRPr="005303F6" w:rsidRDefault="002F580C" w:rsidP="00DE1FE2">
            <w:pPr>
              <w:spacing w:line="288" w:lineRule="atLeast"/>
              <w:textAlignment w:val="baseline"/>
              <w:outlineLvl w:val="4"/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</w:pPr>
            <w:r w:rsidRPr="005303F6"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>IZVORI</w:t>
            </w:r>
          </w:p>
        </w:tc>
        <w:tc>
          <w:tcPr>
            <w:tcW w:w="0" w:type="auto"/>
          </w:tcPr>
          <w:p w:rsidR="002F580C" w:rsidRPr="005303F6" w:rsidRDefault="002F580C" w:rsidP="00DE1FE2">
            <w:pPr>
              <w:spacing w:line="288" w:lineRule="atLeast"/>
              <w:textAlignment w:val="baseline"/>
              <w:outlineLvl w:val="4"/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</w:pPr>
            <w:r w:rsidRPr="005303F6"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>ZADATCI</w:t>
            </w:r>
          </w:p>
        </w:tc>
      </w:tr>
      <w:tr w:rsidR="002F580C" w:rsidRPr="005303F6" w:rsidTr="002F580C">
        <w:tc>
          <w:tcPr>
            <w:tcW w:w="0" w:type="auto"/>
          </w:tcPr>
          <w:p w:rsidR="002F580C" w:rsidRPr="005303F6" w:rsidRDefault="002F580C" w:rsidP="00DE1FE2">
            <w:pPr>
              <w:spacing w:line="288" w:lineRule="atLeast"/>
              <w:textAlignment w:val="baseline"/>
              <w:outlineLvl w:val="4"/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</w:pPr>
            <w:r w:rsidRPr="005303F6"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 xml:space="preserve">Online </w:t>
            </w:r>
            <w:proofErr w:type="spellStart"/>
            <w:r w:rsidRPr="005303F6"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>katalozi</w:t>
            </w:r>
            <w:proofErr w:type="spellEnd"/>
            <w:r w:rsidRPr="005303F6"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 xml:space="preserve"> </w:t>
            </w:r>
          </w:p>
          <w:p w:rsidR="002F580C" w:rsidRPr="005303F6" w:rsidRDefault="002F580C" w:rsidP="00DE1FE2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</w:pPr>
          </w:p>
          <w:p w:rsidR="002F580C" w:rsidRPr="005303F6" w:rsidRDefault="002F580C" w:rsidP="00DE1FE2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</w:pP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>Uporaba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 xml:space="preserve"> </w:t>
            </w:r>
            <w:r w:rsidRPr="005303F6">
              <w:rPr>
                <w:bCs/>
                <w:i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 xml:space="preserve">IKT </w:t>
            </w:r>
          </w:p>
        </w:tc>
        <w:tc>
          <w:tcPr>
            <w:tcW w:w="5585" w:type="dxa"/>
          </w:tcPr>
          <w:p w:rsidR="002F580C" w:rsidRPr="005303F6" w:rsidRDefault="00261478" w:rsidP="00927C0B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</w:pPr>
            <w:hyperlink r:id="rId9" w:history="1">
              <w:r w:rsidR="002F580C" w:rsidRPr="005303F6">
                <w:rPr>
                  <w:rStyle w:val="Hiperveza"/>
                  <w:bCs/>
                  <w:sz w:val="24"/>
                  <w:szCs w:val="24"/>
                  <w:bdr w:val="none" w:sz="0" w:space="0" w:color="auto" w:frame="1"/>
                  <w:shd w:val="clear" w:color="auto" w:fill="FFFFFF"/>
                  <w:lang w:eastAsia="hr-HR"/>
                </w:rPr>
                <w:t>http://library.foi.hr/m3/kupit.asp?B=194&amp;dlib=1</w:t>
              </w:r>
            </w:hyperlink>
          </w:p>
          <w:p w:rsidR="002F580C" w:rsidRPr="005303F6" w:rsidRDefault="002F580C" w:rsidP="00927C0B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</w:pPr>
          </w:p>
        </w:tc>
        <w:tc>
          <w:tcPr>
            <w:tcW w:w="0" w:type="auto"/>
          </w:tcPr>
          <w:p w:rsidR="002F580C" w:rsidRPr="005303F6" w:rsidRDefault="002F580C" w:rsidP="001E250F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</w:pPr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 xml:space="preserve">U online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>katalogu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>školske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>knjižnce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>pronađi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>podatak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>koliko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>imamo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>primjeraka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>knjige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 xml:space="preserve"> </w:t>
            </w:r>
            <w:proofErr w:type="spellStart"/>
            <w:r w:rsidRPr="005303F6">
              <w:rPr>
                <w:bCs/>
                <w:i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>Zdravstveni</w:t>
            </w:r>
            <w:proofErr w:type="spellEnd"/>
            <w:r w:rsidRPr="005303F6">
              <w:rPr>
                <w:bCs/>
                <w:i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 xml:space="preserve"> </w:t>
            </w:r>
            <w:proofErr w:type="spellStart"/>
            <w:r w:rsidRPr="005303F6">
              <w:rPr>
                <w:bCs/>
                <w:i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eastAsia="hr-HR"/>
              </w:rPr>
              <w:t>odgoj</w:t>
            </w:r>
            <w:proofErr w:type="spellEnd"/>
          </w:p>
        </w:tc>
      </w:tr>
      <w:tr w:rsidR="002F580C" w:rsidRPr="005303F6" w:rsidTr="002F580C">
        <w:tc>
          <w:tcPr>
            <w:tcW w:w="0" w:type="auto"/>
          </w:tcPr>
          <w:p w:rsidR="002F580C" w:rsidRPr="008444B7" w:rsidRDefault="002F580C" w:rsidP="00DE1FE2">
            <w:pPr>
              <w:spacing w:line="288" w:lineRule="atLeast"/>
              <w:textAlignment w:val="baseline"/>
              <w:outlineLvl w:val="4"/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proofErr w:type="spellStart"/>
            <w:r w:rsidRPr="008444B7"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Prehrambeni</w:t>
            </w:r>
            <w:proofErr w:type="spellEnd"/>
            <w:r w:rsidRPr="008444B7"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8444B7"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stilovi</w:t>
            </w:r>
            <w:proofErr w:type="spellEnd"/>
          </w:p>
          <w:p w:rsidR="002F580C" w:rsidRPr="008444B7" w:rsidRDefault="002F580C" w:rsidP="00DE1FE2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</w:p>
          <w:p w:rsidR="002F580C" w:rsidRPr="008444B7" w:rsidRDefault="002F580C" w:rsidP="00DE1FE2">
            <w:pPr>
              <w:spacing w:line="288" w:lineRule="atLeast"/>
              <w:textAlignment w:val="baseline"/>
              <w:outlineLvl w:val="4"/>
              <w:rPr>
                <w:bCs/>
                <w:i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proofErr w:type="spellStart"/>
            <w:r w:rsidRPr="008444B7">
              <w:rPr>
                <w:bCs/>
                <w:i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Zdravlje</w:t>
            </w:r>
            <w:proofErr w:type="spellEnd"/>
          </w:p>
          <w:p w:rsidR="00CA64BC" w:rsidRPr="008444B7" w:rsidRDefault="00CA64BC" w:rsidP="00DE1FE2">
            <w:pPr>
              <w:spacing w:line="288" w:lineRule="atLeast"/>
              <w:textAlignment w:val="baseline"/>
              <w:outlineLvl w:val="4"/>
              <w:rPr>
                <w:bCs/>
                <w:i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proofErr w:type="spellStart"/>
            <w:r w:rsidRPr="008444B7">
              <w:rPr>
                <w:bCs/>
                <w:i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Uporaba</w:t>
            </w:r>
            <w:proofErr w:type="spellEnd"/>
            <w:r w:rsidRPr="008444B7">
              <w:rPr>
                <w:bCs/>
                <w:i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IKT</w:t>
            </w:r>
          </w:p>
        </w:tc>
        <w:tc>
          <w:tcPr>
            <w:tcW w:w="5585" w:type="dxa"/>
          </w:tcPr>
          <w:p w:rsidR="002F580C" w:rsidRPr="008444B7" w:rsidRDefault="00261478" w:rsidP="00927C0B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hyperlink r:id="rId10" w:history="1">
              <w:r w:rsidR="002F580C" w:rsidRPr="008444B7">
                <w:rPr>
                  <w:rStyle w:val="Hiperveza"/>
                  <w:bCs/>
                  <w:sz w:val="24"/>
                  <w:szCs w:val="24"/>
                  <w:bdr w:val="none" w:sz="0" w:space="0" w:color="auto" w:frame="1"/>
                  <w:shd w:val="clear" w:color="auto" w:fill="FFFFFF"/>
                  <w:lang w:val="it-IT" w:eastAsia="hr-HR"/>
                </w:rPr>
                <w:t>https://www.krenizdravo.rtl.hr/prehrana/koja-je-razlika-izmedu-vegetarijanca-i-vegana</w:t>
              </w:r>
            </w:hyperlink>
          </w:p>
          <w:p w:rsidR="002F580C" w:rsidRPr="008444B7" w:rsidRDefault="002F580C" w:rsidP="00927C0B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</w:p>
          <w:p w:rsidR="002F580C" w:rsidRPr="008444B7" w:rsidRDefault="00261478" w:rsidP="00927C0B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hyperlink r:id="rId11" w:history="1">
              <w:r w:rsidR="002F580C" w:rsidRPr="008444B7">
                <w:rPr>
                  <w:rStyle w:val="Hiperveza"/>
                  <w:bCs/>
                  <w:sz w:val="24"/>
                  <w:szCs w:val="24"/>
                  <w:bdr w:val="none" w:sz="0" w:space="0" w:color="auto" w:frame="1"/>
                  <w:shd w:val="clear" w:color="auto" w:fill="FFFFFF"/>
                  <w:lang w:val="it-IT" w:eastAsia="hr-HR"/>
                </w:rPr>
                <w:t>https://net.hr/magazin/zdravlje/vegetarijanci-i-vegani-koja-je-razlika-i-kakvu-hranu-tocno-jedu-jedni-i-drugi/</w:t>
              </w:r>
            </w:hyperlink>
          </w:p>
          <w:p w:rsidR="002F580C" w:rsidRPr="008444B7" w:rsidRDefault="002F580C" w:rsidP="00927C0B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</w:p>
        </w:tc>
        <w:tc>
          <w:tcPr>
            <w:tcW w:w="0" w:type="auto"/>
          </w:tcPr>
          <w:p w:rsidR="002F580C" w:rsidRPr="005303F6" w:rsidRDefault="002F580C" w:rsidP="00927C0B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proofErr w:type="gram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1.Koja</w:t>
            </w:r>
            <w:proofErr w:type="gram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je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razlika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između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vegetarijanca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i vegana?</w:t>
            </w:r>
          </w:p>
          <w:p w:rsidR="002F580C" w:rsidRPr="005303F6" w:rsidRDefault="002F580C" w:rsidP="00927C0B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2.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Pronađi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na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internetu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jedan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veganski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gram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i</w:t>
            </w:r>
            <w:proofErr w:type="gram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jedan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vegeterijanski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recept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i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ovdje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stavi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linkove</w:t>
            </w:r>
            <w:proofErr w:type="spellEnd"/>
          </w:p>
        </w:tc>
      </w:tr>
      <w:tr w:rsidR="002F580C" w:rsidRPr="005303F6" w:rsidTr="002F580C">
        <w:tc>
          <w:tcPr>
            <w:tcW w:w="0" w:type="auto"/>
          </w:tcPr>
          <w:p w:rsidR="002F580C" w:rsidRPr="005303F6" w:rsidRDefault="002F580C" w:rsidP="00DE1FE2">
            <w:pPr>
              <w:spacing w:line="288" w:lineRule="atLeast"/>
              <w:textAlignment w:val="baseline"/>
              <w:outlineLvl w:val="4"/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proofErr w:type="spellStart"/>
            <w:r w:rsidRPr="005303F6"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Lažne</w:t>
            </w:r>
            <w:proofErr w:type="spellEnd"/>
            <w:r w:rsidRPr="005303F6"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vijesti</w:t>
            </w:r>
            <w:proofErr w:type="spellEnd"/>
          </w:p>
          <w:p w:rsidR="002F580C" w:rsidRPr="005303F6" w:rsidRDefault="002F580C" w:rsidP="00DE1FE2">
            <w:pPr>
              <w:spacing w:line="288" w:lineRule="atLeast"/>
              <w:textAlignment w:val="baseline"/>
              <w:outlineLvl w:val="4"/>
              <w:rPr>
                <w:bCs/>
                <w:i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proofErr w:type="spellStart"/>
            <w:r w:rsidRPr="005303F6">
              <w:rPr>
                <w:bCs/>
                <w:i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Uporaba</w:t>
            </w:r>
            <w:proofErr w:type="spellEnd"/>
            <w:r w:rsidRPr="005303F6">
              <w:rPr>
                <w:bCs/>
                <w:i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IKT </w:t>
            </w:r>
          </w:p>
        </w:tc>
        <w:tc>
          <w:tcPr>
            <w:tcW w:w="5585" w:type="dxa"/>
          </w:tcPr>
          <w:p w:rsidR="002F580C" w:rsidRPr="005303F6" w:rsidRDefault="00261478" w:rsidP="00DE1FE2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hyperlink r:id="rId12" w:history="1">
              <w:r w:rsidR="00C87707" w:rsidRPr="005303F6">
                <w:rPr>
                  <w:rStyle w:val="Hiperveza"/>
                  <w:bCs/>
                  <w:sz w:val="24"/>
                  <w:szCs w:val="24"/>
                  <w:bdr w:val="none" w:sz="0" w:space="0" w:color="auto" w:frame="1"/>
                  <w:shd w:val="clear" w:color="auto" w:fill="FFFFFF"/>
                  <w:lang w:val="it-IT" w:eastAsia="hr-HR"/>
                </w:rPr>
                <w:t>https://faktograf.hr/2020/01/27/bill-gates-nije-razvio-novi-koronavirus/</w:t>
              </w:r>
            </w:hyperlink>
          </w:p>
          <w:p w:rsidR="00C87707" w:rsidRPr="005303F6" w:rsidRDefault="00C87707" w:rsidP="00DE1FE2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</w:p>
        </w:tc>
        <w:tc>
          <w:tcPr>
            <w:tcW w:w="0" w:type="auto"/>
          </w:tcPr>
          <w:p w:rsidR="002F580C" w:rsidRPr="005303F6" w:rsidRDefault="002F580C" w:rsidP="00DE1FE2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Istraži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internetske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portale o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korona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virusu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gram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i</w:t>
            </w:r>
            <w:proofErr w:type="gram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odgovori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na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pitanja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: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Tko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,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što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,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gdje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,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zašto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,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kako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je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objavio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informaciju</w:t>
            </w:r>
            <w:proofErr w:type="spellEnd"/>
          </w:p>
        </w:tc>
      </w:tr>
      <w:tr w:rsidR="002F580C" w:rsidRPr="005303F6" w:rsidTr="002F580C">
        <w:tc>
          <w:tcPr>
            <w:tcW w:w="0" w:type="auto"/>
          </w:tcPr>
          <w:p w:rsidR="002F580C" w:rsidRPr="005303F6" w:rsidRDefault="002F580C" w:rsidP="00DE1FE2">
            <w:pPr>
              <w:spacing w:line="288" w:lineRule="atLeast"/>
              <w:textAlignment w:val="baseline"/>
              <w:outlineLvl w:val="4"/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proofErr w:type="spellStart"/>
            <w:r w:rsidRPr="005303F6"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Ovisnosti</w:t>
            </w:r>
            <w:proofErr w:type="spellEnd"/>
          </w:p>
          <w:p w:rsidR="002F580C" w:rsidRPr="005303F6" w:rsidRDefault="002F580C" w:rsidP="00DE1FE2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Zdravlje</w:t>
            </w:r>
            <w:proofErr w:type="spellEnd"/>
          </w:p>
          <w:p w:rsidR="002F580C" w:rsidRPr="005303F6" w:rsidRDefault="002F580C" w:rsidP="00DE1FE2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Uporaba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IKT </w:t>
            </w:r>
          </w:p>
          <w:p w:rsidR="002F580C" w:rsidRPr="005303F6" w:rsidRDefault="002F580C" w:rsidP="00DE1FE2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Osobni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i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lastRenderedPageBreak/>
              <w:t>socijalni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razvoj</w:t>
            </w:r>
            <w:proofErr w:type="spellEnd"/>
          </w:p>
        </w:tc>
        <w:tc>
          <w:tcPr>
            <w:tcW w:w="5585" w:type="dxa"/>
          </w:tcPr>
          <w:p w:rsidR="002F580C" w:rsidRPr="005303F6" w:rsidRDefault="00261478" w:rsidP="00DE1FE2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hyperlink r:id="rId13" w:history="1">
              <w:r w:rsidR="002F580C" w:rsidRPr="005303F6">
                <w:rPr>
                  <w:rStyle w:val="Hiperveza"/>
                  <w:bCs/>
                  <w:sz w:val="24"/>
                  <w:szCs w:val="24"/>
                  <w:bdr w:val="none" w:sz="0" w:space="0" w:color="auto" w:frame="1"/>
                  <w:shd w:val="clear" w:color="auto" w:fill="FFFFFF"/>
                  <w:lang w:val="it-IT" w:eastAsia="hr-HR"/>
                </w:rPr>
                <w:t>https://www.mindmeister.com/</w:t>
              </w:r>
            </w:hyperlink>
          </w:p>
          <w:p w:rsidR="002F580C" w:rsidRPr="005303F6" w:rsidRDefault="002F580C" w:rsidP="00DE1FE2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</w:p>
        </w:tc>
        <w:tc>
          <w:tcPr>
            <w:tcW w:w="0" w:type="auto"/>
          </w:tcPr>
          <w:p w:rsidR="002F580C" w:rsidRPr="005303F6" w:rsidRDefault="002F580C" w:rsidP="002F580C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Izradi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mentalnu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</w:p>
        </w:tc>
      </w:tr>
      <w:tr w:rsidR="002F580C" w:rsidRPr="005303F6" w:rsidTr="002F580C">
        <w:tc>
          <w:tcPr>
            <w:tcW w:w="0" w:type="auto"/>
          </w:tcPr>
          <w:p w:rsidR="002F580C" w:rsidRPr="005303F6" w:rsidRDefault="002F580C" w:rsidP="00DE1FE2">
            <w:pPr>
              <w:spacing w:line="288" w:lineRule="atLeast"/>
              <w:textAlignment w:val="baseline"/>
              <w:outlineLvl w:val="4"/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proofErr w:type="spellStart"/>
            <w:r w:rsidRPr="005303F6"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lastRenderedPageBreak/>
              <w:t>Prehrana</w:t>
            </w:r>
            <w:proofErr w:type="spellEnd"/>
            <w:r w:rsidRPr="005303F6"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tinejdžera</w:t>
            </w:r>
            <w:proofErr w:type="spellEnd"/>
          </w:p>
        </w:tc>
        <w:tc>
          <w:tcPr>
            <w:tcW w:w="5585" w:type="dxa"/>
          </w:tcPr>
          <w:p w:rsidR="002F580C" w:rsidRPr="005303F6" w:rsidRDefault="00261478" w:rsidP="002F580C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hyperlink r:id="rId14" w:history="1">
              <w:r w:rsidR="002F580C" w:rsidRPr="005303F6">
                <w:rPr>
                  <w:rStyle w:val="Hiperveza"/>
                  <w:bCs/>
                  <w:sz w:val="24"/>
                  <w:szCs w:val="24"/>
                  <w:bdr w:val="none" w:sz="0" w:space="0" w:color="auto" w:frame="1"/>
                  <w:shd w:val="clear" w:color="auto" w:fill="FFFFFF"/>
                  <w:lang w:val="it-IT" w:eastAsia="hr-HR"/>
                </w:rPr>
                <w:t>https://www.mindmeister.com/</w:t>
              </w:r>
            </w:hyperlink>
          </w:p>
          <w:p w:rsidR="002F580C" w:rsidRPr="005303F6" w:rsidRDefault="002F580C" w:rsidP="002F580C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</w:p>
        </w:tc>
        <w:tc>
          <w:tcPr>
            <w:tcW w:w="0" w:type="auto"/>
          </w:tcPr>
          <w:p w:rsidR="002F580C" w:rsidRPr="005303F6" w:rsidRDefault="002F580C" w:rsidP="001E250F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</w:p>
          <w:p w:rsidR="002F580C" w:rsidRPr="005303F6" w:rsidRDefault="002F580C" w:rsidP="002F580C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Tjedan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dana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vodi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dnevnik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prehrane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i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napiši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ga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u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padletu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.</w:t>
            </w:r>
          </w:p>
          <w:p w:rsidR="002F580C" w:rsidRPr="005303F6" w:rsidRDefault="002F580C" w:rsidP="001E250F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</w:p>
        </w:tc>
      </w:tr>
      <w:tr w:rsidR="002F580C" w:rsidRPr="005303F6" w:rsidTr="002F580C">
        <w:tc>
          <w:tcPr>
            <w:tcW w:w="0" w:type="auto"/>
          </w:tcPr>
          <w:p w:rsidR="002F580C" w:rsidRPr="005303F6" w:rsidRDefault="00CA64BC" w:rsidP="00DE1FE2">
            <w:pPr>
              <w:spacing w:line="288" w:lineRule="atLeast"/>
              <w:textAlignment w:val="baseline"/>
              <w:outlineLvl w:val="4"/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proofErr w:type="spellStart"/>
            <w:r w:rsidRPr="005303F6"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Rekreacija</w:t>
            </w:r>
            <w:proofErr w:type="spellEnd"/>
            <w:r w:rsidRPr="005303F6">
              <w:rPr>
                <w:b/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</w:p>
          <w:p w:rsidR="00CA64BC" w:rsidRPr="005303F6" w:rsidRDefault="00CA64BC" w:rsidP="00DE1FE2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Zdravlje</w:t>
            </w:r>
            <w:proofErr w:type="spellEnd"/>
          </w:p>
          <w:p w:rsidR="00CA64BC" w:rsidRPr="005303F6" w:rsidRDefault="00CA64BC" w:rsidP="00DE1FE2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Uporaba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IKT</w:t>
            </w:r>
          </w:p>
        </w:tc>
        <w:tc>
          <w:tcPr>
            <w:tcW w:w="5585" w:type="dxa"/>
          </w:tcPr>
          <w:p w:rsidR="002F580C" w:rsidRPr="005303F6" w:rsidRDefault="00261478" w:rsidP="00DE1FE2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hyperlink r:id="rId15" w:history="1">
              <w:r w:rsidR="00CA64BC" w:rsidRPr="005303F6">
                <w:rPr>
                  <w:rStyle w:val="Hiperveza"/>
                  <w:bCs/>
                  <w:sz w:val="24"/>
                  <w:szCs w:val="24"/>
                  <w:bdr w:val="none" w:sz="0" w:space="0" w:color="auto" w:frame="1"/>
                  <w:shd w:val="clear" w:color="auto" w:fill="FFFFFF"/>
                  <w:lang w:val="it-IT" w:eastAsia="hr-HR"/>
                </w:rPr>
                <w:t>https://www.tiktok.com/</w:t>
              </w:r>
            </w:hyperlink>
          </w:p>
          <w:p w:rsidR="00CA64BC" w:rsidRPr="005303F6" w:rsidRDefault="00CA64BC" w:rsidP="00DE1FE2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</w:p>
        </w:tc>
        <w:tc>
          <w:tcPr>
            <w:tcW w:w="0" w:type="auto"/>
          </w:tcPr>
          <w:p w:rsidR="002F580C" w:rsidRPr="005303F6" w:rsidRDefault="00CA64BC" w:rsidP="00DE1FE2">
            <w:pPr>
              <w:spacing w:line="288" w:lineRule="atLeast"/>
              <w:textAlignment w:val="baseline"/>
              <w:outlineLvl w:val="4"/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</w:pP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Snimi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kratki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video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na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temu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svoje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  <w:proofErr w:type="spellStart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>rekreacije</w:t>
            </w:r>
            <w:proofErr w:type="spellEnd"/>
            <w:r w:rsidRPr="005303F6">
              <w:rPr>
                <w:bCs/>
                <w:color w:val="523304"/>
                <w:sz w:val="24"/>
                <w:szCs w:val="24"/>
                <w:bdr w:val="none" w:sz="0" w:space="0" w:color="auto" w:frame="1"/>
                <w:shd w:val="clear" w:color="auto" w:fill="FFFFFF"/>
                <w:lang w:val="it-IT" w:eastAsia="hr-HR"/>
              </w:rPr>
              <w:t xml:space="preserve"> </w:t>
            </w:r>
          </w:p>
        </w:tc>
      </w:tr>
    </w:tbl>
    <w:p w:rsidR="00927C0B" w:rsidRPr="005303F6" w:rsidRDefault="00927C0B" w:rsidP="00DE1FE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color w:val="523304"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714B15" w:rsidRPr="005303F6" w:rsidRDefault="00714B15" w:rsidP="00DE1FE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color w:val="523304"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C45BED" w:rsidRPr="005303F6" w:rsidRDefault="00C45BED" w:rsidP="00DE1FE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343609" w:rsidRPr="005303F6" w:rsidRDefault="00DC29FA" w:rsidP="0012057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 w:rsidRPr="005303F6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Kako je </w:t>
      </w:r>
      <w:proofErr w:type="spellStart"/>
      <w:r w:rsidRPr="005303F6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korona</w:t>
      </w:r>
      <w:r w:rsidR="009449E9" w:rsidRPr="005303F6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virus</w:t>
      </w:r>
      <w:proofErr w:type="spellEnd"/>
      <w:r w:rsidRPr="005303F6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r w:rsidR="009449E9" w:rsidRPr="005303F6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promijenio</w:t>
      </w:r>
      <w:r w:rsidRPr="005303F6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odnos prema informacijama i jeziku?</w:t>
      </w:r>
    </w:p>
    <w:p w:rsidR="00DC29FA" w:rsidRPr="005303F6" w:rsidRDefault="00DC29FA" w:rsidP="0012057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5303F6" w:rsidRDefault="005303F6" w:rsidP="0012057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343609" w:rsidRPr="005303F6" w:rsidRDefault="00343609" w:rsidP="0012057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 w:rsidRPr="005303F6">
        <w:rPr>
          <w:rFonts w:ascii="Times New Roman" w:eastAsia="Times New Roman" w:hAnsi="Times New Roman" w:cs="Times New Roman"/>
          <w:bCs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  <w:t>Lažne vijesti</w:t>
      </w:r>
    </w:p>
    <w:p w:rsidR="00343609" w:rsidRPr="005303F6" w:rsidRDefault="00343609" w:rsidP="0012057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EC0E62" w:rsidRPr="005303F6" w:rsidRDefault="007756AA" w:rsidP="00EC0E6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Na početku  </w:t>
      </w:r>
      <w:proofErr w:type="spellStart"/>
      <w:r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pandemije</w:t>
      </w:r>
      <w:proofErr w:type="spellEnd"/>
      <w:r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proofErr w:type="spellStart"/>
      <w:r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koronavirusom</w:t>
      </w:r>
      <w:proofErr w:type="spellEnd"/>
      <w:r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r w:rsidR="00EA292F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bilo </w:t>
      </w:r>
      <w:r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je važno obratiti pažnju na izvore</w:t>
      </w:r>
      <w:r w:rsidR="00EA292F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informacija, njihove</w:t>
      </w:r>
      <w:r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autore </w:t>
      </w:r>
      <w:r w:rsidR="00EA292F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i načine prijenosa</w:t>
      </w:r>
      <w:r w:rsidR="00EE3596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.</w:t>
      </w:r>
      <w:r w:rsidR="00EA292F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U trenutku hiperprodukcije informacija, kada svaki pojedinac postaje autor, </w:t>
      </w:r>
      <w:r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kritičko vrjednovanje </w:t>
      </w:r>
      <w:r w:rsidR="00EA292F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je imperativ. </w:t>
      </w:r>
      <w:r w:rsidR="00EE3596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Školski knjižničar ima obvezu obraditi temu lažnih vijesti i pomoći učenicima ( i njihovim roditeljima) shvatiti opasnosti koje se iz njih mogu razviti. Neke od tih opasnosti su, dodatno izazivanje straha, panike i bespomoćnosti. </w:t>
      </w:r>
      <w:r w:rsidR="00EC0E62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Lažna vijest je  medijski izvještaji koji u sebi sadrži nedvosmisleno pogrešne tvrdnje tj. sadrži informacije koje ne odgovaraju činjenicama. </w:t>
      </w:r>
      <w:r w:rsidR="009449E9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Učinkovita je</w:t>
      </w:r>
      <w:r w:rsidR="00EC0E62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zato što </w:t>
      </w:r>
      <w:r w:rsidR="009449E9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je uvjerljiva, privlači</w:t>
      </w:r>
      <w:r w:rsidR="00EC0E62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pažnju, </w:t>
      </w:r>
      <w:r w:rsidR="009449E9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koristi</w:t>
      </w:r>
      <w:r w:rsidR="00EC0E62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stereotipe i predrasude koje su raširene u društvu i </w:t>
      </w:r>
    </w:p>
    <w:p w:rsidR="00EC0E62" w:rsidRPr="005303F6" w:rsidRDefault="00EC0E62" w:rsidP="00EC0E6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z</w:t>
      </w:r>
      <w:r w:rsidR="009449E9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lorabi</w:t>
      </w:r>
      <w:r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naše emocije. </w:t>
      </w:r>
      <w:r w:rsidR="00337EA0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IFLA (</w:t>
      </w:r>
      <w:proofErr w:type="spellStart"/>
      <w:r w:rsidR="00337EA0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The</w:t>
      </w:r>
      <w:proofErr w:type="spellEnd"/>
      <w:r w:rsidR="00337EA0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proofErr w:type="spellStart"/>
      <w:r w:rsidR="00337EA0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International</w:t>
      </w:r>
      <w:proofErr w:type="spellEnd"/>
      <w:r w:rsidR="00337EA0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proofErr w:type="spellStart"/>
      <w:r w:rsidR="00337EA0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Federation</w:t>
      </w:r>
      <w:proofErr w:type="spellEnd"/>
      <w:r w:rsidR="00337EA0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proofErr w:type="spellStart"/>
      <w:r w:rsidR="00337EA0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of</w:t>
      </w:r>
      <w:proofErr w:type="spellEnd"/>
      <w:r w:rsidR="00337EA0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proofErr w:type="spellStart"/>
      <w:r w:rsidR="00337EA0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Library</w:t>
      </w:r>
      <w:proofErr w:type="spellEnd"/>
      <w:r w:rsidR="00337EA0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proofErr w:type="spellStart"/>
      <w:r w:rsidR="00337EA0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Associations</w:t>
      </w:r>
      <w:proofErr w:type="spellEnd"/>
      <w:r w:rsidR="00337EA0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proofErr w:type="spellStart"/>
      <w:r w:rsidR="00337EA0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and</w:t>
      </w:r>
      <w:proofErr w:type="spellEnd"/>
      <w:r w:rsidR="00337EA0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proofErr w:type="spellStart"/>
      <w:r w:rsidR="00337EA0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Institutions</w:t>
      </w:r>
      <w:proofErr w:type="spellEnd"/>
      <w:r w:rsidR="00337EA0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) je razvila </w:t>
      </w:r>
      <w:proofErr w:type="spellStart"/>
      <w:r w:rsidR="00337EA0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infografiku</w:t>
      </w:r>
      <w:proofErr w:type="spellEnd"/>
      <w:r w:rsidR="00337EA0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o tome kako prepoznati lažne vijesti i može nam pomoći u obradi teme. Ključno je učenike potaknuti da se, kad</w:t>
      </w:r>
      <w:r w:rsidR="005B7E14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a</w:t>
      </w:r>
      <w:r w:rsidR="00337EA0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vide neku vijest na </w:t>
      </w:r>
      <w:proofErr w:type="spellStart"/>
      <w:r w:rsidR="00337EA0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internetu</w:t>
      </w:r>
      <w:proofErr w:type="spellEnd"/>
      <w:r w:rsidR="00337EA0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, zapitaju je li istinita i trebaju li provjeriti točnost i izvor informacija.</w:t>
      </w:r>
      <w:r w:rsidR="00A4214B" w:rsidRPr="005303F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</w:p>
    <w:p w:rsidR="00EC0E62" w:rsidRDefault="00EC0E62" w:rsidP="00343609">
      <w:pPr>
        <w:spacing w:after="0" w:line="288" w:lineRule="atLeast"/>
        <w:jc w:val="center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>
        <w:rPr>
          <w:rFonts w:ascii="Times New Roman" w:eastAsia="Times New Roman" w:hAnsi="Times New Roman" w:cs="Times New Roman"/>
          <w:bCs/>
          <w:noProof/>
          <w:sz w:val="24"/>
          <w:szCs w:val="24"/>
          <w:bdr w:val="none" w:sz="0" w:space="0" w:color="auto" w:frame="1"/>
          <w:shd w:val="clear" w:color="auto" w:fill="FFFFFF"/>
          <w:lang w:eastAsia="hr-HR"/>
        </w:rPr>
        <w:lastRenderedPageBreak/>
        <w:drawing>
          <wp:inline distT="0" distB="0" distL="0" distR="0" wp14:anchorId="13B937B0">
            <wp:extent cx="2936939" cy="3819525"/>
            <wp:effectExtent l="0" t="0" r="0" b="0"/>
            <wp:docPr id="2" name="Slika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0115" cy="383666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C0E62" w:rsidRDefault="00EC0E62" w:rsidP="00EC0E6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EC0E62" w:rsidRDefault="00261478" w:rsidP="00EC0E6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hyperlink r:id="rId17" w:history="1">
        <w:r w:rsidR="00337EA0" w:rsidRPr="00A075FF">
          <w:rPr>
            <w:rStyle w:val="Hiperveza"/>
            <w:rFonts w:ascii="Times New Roman" w:eastAsia="Times New Roman" w:hAnsi="Times New Roman" w:cs="Times New Roman"/>
            <w:bCs/>
            <w:sz w:val="24"/>
            <w:szCs w:val="24"/>
            <w:bdr w:val="none" w:sz="0" w:space="0" w:color="auto" w:frame="1"/>
            <w:shd w:val="clear" w:color="auto" w:fill="FFFFFF"/>
            <w:lang w:eastAsia="hr-HR"/>
          </w:rPr>
          <w:t>https://commons.wikimedia.org/wiki/File:Kako_prepoznati_la%C5%BEne_vijesti_(How_To_Spot_Fake_News).jpg</w:t>
        </w:r>
      </w:hyperlink>
    </w:p>
    <w:p w:rsidR="00337EA0" w:rsidRDefault="00337EA0" w:rsidP="00EC0E6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5303F6" w:rsidRDefault="005303F6" w:rsidP="00EC0E6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5303F6" w:rsidRDefault="005303F6" w:rsidP="00EC0E6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5303F6" w:rsidRDefault="005303F6" w:rsidP="00EC0E6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EC0E62" w:rsidRDefault="00337EA0" w:rsidP="00EC0E6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Nadalje, važno je učenike uputiti na</w:t>
      </w:r>
      <w:r w:rsidR="00EC0E62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alate za prepoznavanje činjenica. Neki od njih su : </w:t>
      </w:r>
    </w:p>
    <w:p w:rsidR="00566749" w:rsidRDefault="00566749" w:rsidP="00EC0E6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EC0E62" w:rsidRDefault="00EC0E62" w:rsidP="00EC0E6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F</w:t>
      </w:r>
      <w:r w:rsidRPr="00EC0E62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aktograf</w:t>
      </w:r>
      <w:proofErr w:type="spellEnd"/>
      <w:r w:rsidRPr="00EC0E62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 </w:t>
      </w:r>
      <w:hyperlink r:id="rId18" w:history="1">
        <w:r w:rsidRPr="00A075FF">
          <w:rPr>
            <w:rStyle w:val="Hiperveza"/>
            <w:rFonts w:ascii="Times New Roman" w:eastAsia="Times New Roman" w:hAnsi="Times New Roman" w:cs="Times New Roman"/>
            <w:bCs/>
            <w:sz w:val="24"/>
            <w:szCs w:val="24"/>
            <w:bdr w:val="none" w:sz="0" w:space="0" w:color="auto" w:frame="1"/>
            <w:shd w:val="clear" w:color="auto" w:fill="FFFFFF"/>
            <w:lang w:eastAsia="hr-HR"/>
          </w:rPr>
          <w:t>https://faktograf.hr/</w:t>
        </w:r>
      </w:hyperlink>
    </w:p>
    <w:p w:rsidR="00EC0E62" w:rsidRPr="00EC0E62" w:rsidRDefault="00EC0E62" w:rsidP="00EC0E6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EC0E62" w:rsidRDefault="00EC0E62" w:rsidP="00EC0E6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 w:rsidRPr="00EC0E62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Snopes.org</w:t>
      </w:r>
      <w:r w:rsidR="0034360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hyperlink r:id="rId19" w:history="1">
        <w:r w:rsidR="00343609" w:rsidRPr="00A075FF">
          <w:rPr>
            <w:rStyle w:val="Hiperveza"/>
            <w:rFonts w:ascii="Times New Roman" w:eastAsia="Times New Roman" w:hAnsi="Times New Roman" w:cs="Times New Roman"/>
            <w:bCs/>
            <w:sz w:val="24"/>
            <w:szCs w:val="24"/>
            <w:bdr w:val="none" w:sz="0" w:space="0" w:color="auto" w:frame="1"/>
            <w:shd w:val="clear" w:color="auto" w:fill="FFFFFF"/>
            <w:lang w:eastAsia="hr-HR"/>
          </w:rPr>
          <w:t>http://snopes.org/</w:t>
        </w:r>
      </w:hyperlink>
    </w:p>
    <w:p w:rsidR="00EC0E62" w:rsidRPr="00EC0E62" w:rsidRDefault="00EC0E62" w:rsidP="00EC0E6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EC0E62" w:rsidRDefault="00EC0E62" w:rsidP="00EC0E6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Y</w:t>
      </w:r>
      <w:r w:rsidRPr="00EC0E62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outube</w:t>
      </w:r>
      <w:proofErr w:type="spellEnd"/>
      <w:r w:rsidRPr="00EC0E62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provjera autentičnosti: </w:t>
      </w:r>
    </w:p>
    <w:p w:rsidR="00566749" w:rsidRDefault="00566749" w:rsidP="00EC0E6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566749" w:rsidRDefault="00566749" w:rsidP="00EC0E6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Za provjeru vremena objave </w:t>
      </w:r>
      <w:hyperlink r:id="rId20" w:history="1">
        <w:r w:rsidR="00EC0E62" w:rsidRPr="00A075FF">
          <w:rPr>
            <w:rStyle w:val="Hiperveza"/>
            <w:rFonts w:ascii="Times New Roman" w:eastAsia="Times New Roman" w:hAnsi="Times New Roman" w:cs="Times New Roman"/>
            <w:bCs/>
            <w:sz w:val="24"/>
            <w:szCs w:val="24"/>
            <w:bdr w:val="none" w:sz="0" w:space="0" w:color="auto" w:frame="1"/>
            <w:shd w:val="clear" w:color="auto" w:fill="FFFFFF"/>
            <w:lang w:eastAsia="hr-HR"/>
          </w:rPr>
          <w:t>https://citizenevidence.amnestyusa.org</w:t>
        </w:r>
      </w:hyperlink>
    </w:p>
    <w:p w:rsidR="004A45FA" w:rsidRDefault="004A45FA" w:rsidP="0012057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5303F6" w:rsidRDefault="005303F6" w:rsidP="0012057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5303F6" w:rsidRDefault="005303F6" w:rsidP="0012057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5303F6" w:rsidRDefault="005303F6" w:rsidP="0012057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5303F6" w:rsidRDefault="005303F6" w:rsidP="0012057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5303F6" w:rsidRDefault="005303F6" w:rsidP="0012057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5303F6" w:rsidRDefault="005303F6" w:rsidP="0012057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5303F6" w:rsidRDefault="005303F6" w:rsidP="0012057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5303F6" w:rsidRDefault="005303F6" w:rsidP="0012057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5303F6" w:rsidRDefault="005303F6" w:rsidP="0012057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5303F6" w:rsidRDefault="005303F6" w:rsidP="0012057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DC29FA" w:rsidRDefault="00A4214B" w:rsidP="0012057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>
        <w:rPr>
          <w:rFonts w:ascii="Times New Roman" w:eastAsia="Times New Roman" w:hAnsi="Times New Roman" w:cs="Times New Roman"/>
          <w:bCs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  <w:lastRenderedPageBreak/>
        <w:t>Promjene  u jeziku</w:t>
      </w:r>
    </w:p>
    <w:p w:rsidR="00A4214B" w:rsidRDefault="00A4214B" w:rsidP="0012057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3F367B" w:rsidRPr="005E7089" w:rsidRDefault="00343609" w:rsidP="003F367B">
      <w:pPr>
        <w:widowControl w:val="0"/>
        <w:autoSpaceDE w:val="0"/>
        <w:autoSpaceDN w:val="0"/>
        <w:adjustRightInd w:val="0"/>
        <w:spacing w:after="0" w:line="240" w:lineRule="atLeast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 w:rsidRPr="0034360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Kako je ranije već spomenuo, </w:t>
      </w:r>
      <w:proofErr w:type="spellStart"/>
      <w:r w:rsidRPr="0034360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pand</w:t>
      </w:r>
      <w:r w:rsidR="00DC29FA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emija</w:t>
      </w:r>
      <w:proofErr w:type="spellEnd"/>
      <w:r w:rsidR="00DC29FA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je uzrokovala velike prom</w:t>
      </w:r>
      <w:r w:rsidRPr="0034360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jene u životu svakog pojedinca. Osim promjena u ponašanju</w:t>
      </w:r>
      <w:r w:rsidR="00DC29FA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, navikama i obvezama</w:t>
      </w:r>
      <w:r w:rsidRPr="0034360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izazvala </w:t>
      </w:r>
      <w:r w:rsidR="00DC29FA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je i prom</w:t>
      </w:r>
      <w:r w:rsidRPr="0034360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jene u jeziku. </w:t>
      </w:r>
      <w:r w:rsidR="00A4214B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„Svjedočimo pojavi novih riječi,</w:t>
      </w:r>
      <w:r w:rsidR="005B7E14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r w:rsidR="00A4214B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mnogim neologizmima koji se iznimno brzo šire zahvaljujući društvenim mrežama i ključnim riječima</w:t>
      </w:r>
      <w:r w:rsidR="005E708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(</w:t>
      </w:r>
      <w:proofErr w:type="spellStart"/>
      <w:r w:rsidR="005E708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hastagovima</w:t>
      </w:r>
      <w:proofErr w:type="spellEnd"/>
      <w:r w:rsidR="005E708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),svjedočimo novim kombinacijama,uporabama i značenjima već postojećih riječi,ulasku medicinskog žargona u opći jezik…) </w:t>
      </w:r>
      <w:r w:rsidRPr="00343609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.</w:t>
      </w:r>
      <w:r w:rsidR="003F367B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fldChar w:fldCharType="begin" w:fldLock="1"/>
      </w:r>
      <w:r w:rsidR="003F367B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instrText xml:space="preserve">ADDIN Mendeley Bibliography CSL_BIBLIOGRAPHY </w:instrText>
      </w:r>
      <w:r w:rsidR="003F367B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fldChar w:fldCharType="separate"/>
      </w:r>
      <w:r w:rsidR="003F367B">
        <w:rPr>
          <w:rStyle w:val="Referencafusnote"/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footnoteReference w:id="4"/>
      </w:r>
    </w:p>
    <w:p w:rsidR="00343609" w:rsidRPr="00343609" w:rsidRDefault="003F367B" w:rsidP="003F367B">
      <w:pPr>
        <w:widowControl w:val="0"/>
        <w:autoSpaceDE w:val="0"/>
        <w:autoSpaceDN w:val="0"/>
        <w:adjustRightInd w:val="0"/>
        <w:spacing w:after="0" w:line="240" w:lineRule="atLeast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fldChar w:fldCharType="end"/>
      </w:r>
    </w:p>
    <w:p w:rsidR="00343609" w:rsidRDefault="00343609" w:rsidP="00343609">
      <w:pPr>
        <w:pStyle w:val="Odlomakpopisa"/>
        <w:numPr>
          <w:ilvl w:val="0"/>
          <w:numId w:val="13"/>
        </w:num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Medicinski žargon –COVID 19</w:t>
      </w:r>
      <w:r w:rsidR="00AD78F8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, lokalna transmisija,serološko testiranje, nulti pacijent, izolacija, respirator, </w:t>
      </w:r>
      <w:r w:rsidR="004A45FA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epidemiolog</w:t>
      </w:r>
    </w:p>
    <w:p w:rsidR="00AD78F8" w:rsidRDefault="004A45FA" w:rsidP="00343609">
      <w:pPr>
        <w:pStyle w:val="Odlomakpopisa"/>
        <w:numPr>
          <w:ilvl w:val="0"/>
          <w:numId w:val="13"/>
        </w:num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Ratni žargon – </w:t>
      </w:r>
      <w:r w:rsidR="009E6F2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naglašava postojanje protivnika i želju za pobjedom, </w:t>
      </w:r>
      <w:r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stožer, </w:t>
      </w:r>
      <w:r w:rsidR="009E6F2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pogođene države, prva linija obrane, borba protiv virusa, </w:t>
      </w:r>
      <w:r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„mi nismo heroji“</w:t>
      </w:r>
    </w:p>
    <w:p w:rsidR="004A45FA" w:rsidRDefault="004A45FA" w:rsidP="00343609">
      <w:pPr>
        <w:pStyle w:val="Odlomakpopisa"/>
        <w:numPr>
          <w:ilvl w:val="0"/>
          <w:numId w:val="13"/>
        </w:num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Spor</w:t>
      </w:r>
      <w:r w:rsidR="009E6F2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t</w:t>
      </w:r>
      <w:r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ski žargon – prvo poluvrijeme</w:t>
      </w:r>
      <w:r w:rsidR="009E6F26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, metafora utrke</w:t>
      </w:r>
      <w:r w:rsidR="005B7E14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,duge staze,cilj</w:t>
      </w:r>
    </w:p>
    <w:p w:rsidR="00DC29FA" w:rsidRDefault="00DC29FA" w:rsidP="00DC29F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DC29FA" w:rsidRDefault="005E7089" w:rsidP="00DC29F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Uistinu, novih je riječi toliko da je Institut za hrvatski jezik i jezikoslovlje izradio mali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koronarječnik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>!</w:t>
      </w:r>
      <w:r w:rsidR="005B7E14">
        <w:rPr>
          <w:rStyle w:val="Referencafusnote"/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footnoteReference w:id="5"/>
      </w:r>
      <w:r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</w:p>
    <w:p w:rsidR="00DC29FA" w:rsidRDefault="00DC29FA" w:rsidP="00DC29F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5303F6" w:rsidRPr="00DC29FA" w:rsidRDefault="005303F6" w:rsidP="00DC29FA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DE1FE2" w:rsidRDefault="00FE1112" w:rsidP="00FE111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color w:val="523304"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>
        <w:rPr>
          <w:rFonts w:ascii="Times New Roman" w:eastAsia="Times New Roman" w:hAnsi="Times New Roman" w:cs="Times New Roman"/>
          <w:bCs/>
          <w:color w:val="523304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</w:p>
    <w:p w:rsidR="009433C2" w:rsidRDefault="00951D7E" w:rsidP="00FE111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bCs/>
          <w:color w:val="523304"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>
        <w:rPr>
          <w:noProof/>
          <w:lang w:eastAsia="hr-HR"/>
        </w:rPr>
        <w:drawing>
          <wp:inline distT="0" distB="0" distL="0" distR="0" wp14:anchorId="60E67E9F" wp14:editId="05947BEC">
            <wp:extent cx="5760720" cy="1769373"/>
            <wp:effectExtent l="0" t="0" r="0" b="2540"/>
            <wp:docPr id="1" name="Slika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7693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433C2" w:rsidRDefault="009433C2" w:rsidP="00FE1112">
      <w:pPr>
        <w:spacing w:after="0" w:line="288" w:lineRule="atLeast"/>
        <w:textAlignment w:val="baseline"/>
        <w:outlineLvl w:val="4"/>
        <w:rPr>
          <w:rFonts w:ascii="Times New Roman" w:eastAsia="Times New Roman" w:hAnsi="Times New Roman" w:cs="Times New Roman"/>
          <w:color w:val="50750C"/>
          <w:sz w:val="24"/>
          <w:szCs w:val="24"/>
          <w:lang w:eastAsia="hr-HR"/>
        </w:rPr>
      </w:pPr>
    </w:p>
    <w:p w:rsidR="00DE1FE2" w:rsidRDefault="00951D7E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color w:val="50750C"/>
          <w:sz w:val="24"/>
          <w:szCs w:val="24"/>
          <w:lang w:eastAsia="hr-HR"/>
        </w:rPr>
      </w:pPr>
      <w:r>
        <w:rPr>
          <w:rFonts w:ascii="Times New Roman" w:eastAsia="Times New Roman" w:hAnsi="Times New Roman" w:cs="Times New Roman"/>
          <w:color w:val="50750C"/>
          <w:sz w:val="24"/>
          <w:szCs w:val="24"/>
          <w:lang w:eastAsia="hr-HR"/>
        </w:rPr>
        <w:t xml:space="preserve">                                               </w:t>
      </w:r>
      <w:hyperlink r:id="rId22" w:history="1">
        <w:r w:rsidRPr="00A075FF">
          <w:rPr>
            <w:rStyle w:val="Hiperveza"/>
            <w:rFonts w:ascii="Times New Roman" w:eastAsia="Times New Roman" w:hAnsi="Times New Roman" w:cs="Times New Roman"/>
            <w:sz w:val="24"/>
            <w:szCs w:val="24"/>
            <w:lang w:eastAsia="hr-HR"/>
          </w:rPr>
          <w:t>http://jezik.hr/koronavirus/?slovo=k</w:t>
        </w:r>
      </w:hyperlink>
    </w:p>
    <w:p w:rsidR="00951D7E" w:rsidRPr="00DE1FE2" w:rsidRDefault="00951D7E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color w:val="50750C"/>
          <w:sz w:val="24"/>
          <w:szCs w:val="24"/>
          <w:lang w:eastAsia="hr-HR"/>
        </w:rPr>
      </w:pPr>
    </w:p>
    <w:p w:rsidR="009433C2" w:rsidRDefault="009433C2" w:rsidP="0012057A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b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5B7E14" w:rsidRDefault="00726806" w:rsidP="0012057A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 w:rsidRPr="00726806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>Ne smijemo zaboraviti na pravopis.</w:t>
      </w:r>
      <w:r w:rsidR="005B7E14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Razlikujmo termine COVID-19 i </w:t>
      </w:r>
      <w:proofErr w:type="spellStart"/>
      <w:r w:rsidR="005B7E14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>koronavirus</w:t>
      </w:r>
      <w:proofErr w:type="spellEnd"/>
      <w:r w:rsidR="005B7E14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>.</w:t>
      </w:r>
    </w:p>
    <w:p w:rsidR="005B7E14" w:rsidRDefault="005B7E14" w:rsidP="0012057A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5B7E14" w:rsidRPr="00927C0B" w:rsidRDefault="005B7E14" w:rsidP="0012057A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COVID-19 – označuje vrstu zarazne respiratorne bolesti koju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>prouzručuj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>koronavir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. </w:t>
      </w:r>
      <w:r w:rsidR="00461D6C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Naziv je pokrata izvedena od engleskog naziva </w:t>
      </w:r>
      <w:proofErr w:type="spellStart"/>
      <w:r w:rsidR="00461D6C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>cornavirus</w:t>
      </w:r>
      <w:proofErr w:type="spellEnd"/>
      <w:r w:rsidR="00461D6C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proofErr w:type="spellStart"/>
      <w:r w:rsidR="00461D6C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>disease</w:t>
      </w:r>
      <w:proofErr w:type="spellEnd"/>
      <w:r w:rsidR="00461D6C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u </w:t>
      </w:r>
      <w:proofErr w:type="spellStart"/>
      <w:r w:rsidR="00461D6C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>koj</w:t>
      </w:r>
      <w:proofErr w:type="spellEnd"/>
      <w:r w:rsidR="00461D6C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CO znači </w:t>
      </w:r>
      <w:proofErr w:type="spellStart"/>
      <w:r w:rsidR="00461D6C" w:rsidRPr="00461D6C">
        <w:rPr>
          <w:rFonts w:ascii="Times New Roman" w:eastAsia="Times New Roman" w:hAnsi="Times New Roman" w:cs="Times New Roman"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  <w:t>corona.</w:t>
      </w:r>
      <w:r w:rsidR="00461D6C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>VI</w:t>
      </w:r>
      <w:proofErr w:type="spellEnd"/>
      <w:r w:rsidR="00461D6C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r w:rsidR="00461D6C" w:rsidRPr="00461D6C">
        <w:rPr>
          <w:rFonts w:ascii="Times New Roman" w:eastAsia="Times New Roman" w:hAnsi="Times New Roman" w:cs="Times New Roman"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  <w:t>virus,</w:t>
      </w:r>
      <w:r w:rsidR="00461D6C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D </w:t>
      </w:r>
      <w:proofErr w:type="spellStart"/>
      <w:r w:rsidR="00461D6C" w:rsidRPr="00461D6C">
        <w:rPr>
          <w:rFonts w:ascii="Times New Roman" w:eastAsia="Times New Roman" w:hAnsi="Times New Roman" w:cs="Times New Roman"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  <w:t>disease</w:t>
      </w:r>
      <w:proofErr w:type="spellEnd"/>
      <w:r w:rsidR="00461D6C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, a broj 19 označuje 2019. godinu kao godinu pojave bolesti. U dekliniranju </w:t>
      </w:r>
      <w:r w:rsidR="00927C0B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se ne preporučuje umetanje nastavka između riječi i broja. Dakle,ispravno je: </w:t>
      </w:r>
      <w:r w:rsidR="00927C0B" w:rsidRPr="00927C0B">
        <w:rPr>
          <w:rFonts w:ascii="Times New Roman" w:eastAsia="Times New Roman" w:hAnsi="Times New Roman" w:cs="Times New Roman"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  <w:t>Pojavili su se novi slučajevi oboljelih od bolesti COVID-19.</w:t>
      </w:r>
    </w:p>
    <w:p w:rsidR="00461D6C" w:rsidRDefault="00461D6C" w:rsidP="0012057A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461D6C" w:rsidRPr="00927C0B" w:rsidRDefault="00461D6C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U vezi pisanja naziva bolesti, (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>Koronavir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>koronavir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>,</w:t>
      </w:r>
      <w:r w:rsidR="00927C0B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korona, </w:t>
      </w:r>
      <w:r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korona virus….) također postoje pogreške iako </w:t>
      </w:r>
      <w:r w:rsidR="00726806" w:rsidRPr="00726806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„U hrvatskom jeziku prema pravilu o pisanju stručnih naziva malim je početnim </w:t>
      </w:r>
      <w:r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slovo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>pišu</w:t>
      </w:r>
      <w:r w:rsidR="00726806" w:rsidRPr="00726806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>svi</w:t>
      </w:r>
      <w:proofErr w:type="spellEnd"/>
      <w:r w:rsidR="00726806" w:rsidRPr="00726806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proofErr w:type="spellStart"/>
      <w:r w:rsidR="00726806" w:rsidRPr="00726806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>jednorječni</w:t>
      </w:r>
      <w:proofErr w:type="spellEnd"/>
      <w:r w:rsidR="00726806" w:rsidRPr="00726806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nazivi te svi </w:t>
      </w:r>
      <w:proofErr w:type="spellStart"/>
      <w:r w:rsidR="00726806" w:rsidRPr="00726806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>višerječn</w:t>
      </w:r>
      <w:r w:rsidR="00726806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>i</w:t>
      </w:r>
      <w:proofErr w:type="spellEnd"/>
      <w:r w:rsidR="00726806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nazivi osim riječi koj</w:t>
      </w:r>
      <w:r w:rsidR="00726806" w:rsidRPr="00726806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>a</w:t>
      </w:r>
      <w:r w:rsidR="00726806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r w:rsidR="00726806" w:rsidRPr="00726806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>je i</w:t>
      </w:r>
      <w:r w:rsidR="00726806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r w:rsidR="00726806" w:rsidRPr="00726806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sama </w:t>
      </w:r>
      <w:r w:rsidR="00726806" w:rsidRPr="00726806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lastRenderedPageBreak/>
        <w:t>ime ili posvojni pridjev izveden iz osobnog imena“</w:t>
      </w:r>
      <w:r w:rsidR="00726806">
        <w:rPr>
          <w:rStyle w:val="Referencafusnote"/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footnoteReference w:id="6"/>
      </w:r>
      <w:r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Naziv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>koronavir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složenica je nastala srastanjem dviju sastavnica, </w:t>
      </w:r>
      <w:r w:rsidRPr="00461D6C">
        <w:rPr>
          <w:rFonts w:ascii="Times New Roman" w:eastAsia="Times New Roman" w:hAnsi="Times New Roman" w:cs="Times New Roman"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  <w:t>korona i virus</w:t>
      </w:r>
      <w:r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, dakle ispravno je </w:t>
      </w:r>
      <w:proofErr w:type="spellStart"/>
      <w:r w:rsidRPr="00461D6C">
        <w:rPr>
          <w:rFonts w:ascii="Times New Roman" w:eastAsia="Times New Roman" w:hAnsi="Times New Roman" w:cs="Times New Roman"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  <w:t>koronavirus</w:t>
      </w:r>
      <w:proofErr w:type="spellEnd"/>
      <w:r w:rsidRPr="00461D6C">
        <w:rPr>
          <w:rFonts w:ascii="Times New Roman" w:eastAsia="Times New Roman" w:hAnsi="Times New Roman" w:cs="Times New Roman"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  <w:t>.</w:t>
      </w:r>
      <w:r w:rsidR="00B84D4C">
        <w:rPr>
          <w:rFonts w:ascii="Times New Roman" w:eastAsia="Times New Roman" w:hAnsi="Times New Roman" w:cs="Times New Roman"/>
          <w:i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</w:t>
      </w:r>
      <w:r w:rsidR="00927C0B" w:rsidRPr="00927C0B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Oblik </w:t>
      </w:r>
      <w:r w:rsidRPr="00927C0B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korona nije </w:t>
      </w:r>
      <w:r w:rsidR="00927C0B" w:rsidRPr="00927C0B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standardni oblik </w:t>
      </w:r>
      <w:proofErr w:type="spellStart"/>
      <w:r w:rsidR="00927C0B" w:rsidRPr="00927C0B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>rjieči</w:t>
      </w:r>
      <w:proofErr w:type="spellEnd"/>
      <w:r w:rsidR="00927C0B" w:rsidRPr="00927C0B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  <w:t xml:space="preserve"> i ne preporučuje se u stručnoj literaturi. </w:t>
      </w:r>
    </w:p>
    <w:p w:rsidR="00DE1FE2" w:rsidRPr="0012057A" w:rsidRDefault="00DE1FE2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7E618D" w:rsidRPr="0012057A" w:rsidRDefault="007E618D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31020B" w:rsidRPr="00927C0B" w:rsidRDefault="00927C0B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b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  <w:r w:rsidRPr="00927C0B">
        <w:rPr>
          <w:rFonts w:ascii="Times New Roman" w:eastAsia="Times New Roman" w:hAnsi="Times New Roman" w:cs="Times New Roman"/>
          <w:b/>
          <w:sz w:val="24"/>
          <w:szCs w:val="24"/>
          <w:bdr w:val="none" w:sz="0" w:space="0" w:color="auto" w:frame="1"/>
          <w:shd w:val="clear" w:color="auto" w:fill="FFFFFF"/>
          <w:lang w:eastAsia="hr-HR"/>
        </w:rPr>
        <w:t>Zaključak</w:t>
      </w:r>
    </w:p>
    <w:p w:rsidR="00927C0B" w:rsidRPr="003F367B" w:rsidRDefault="00927C0B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  <w:lang w:eastAsia="hr-HR"/>
        </w:rPr>
      </w:pPr>
    </w:p>
    <w:p w:rsidR="0031020B" w:rsidRDefault="00B84D4C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lang w:eastAsia="hr-HR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hr-HR"/>
        </w:rPr>
        <w:t xml:space="preserve">U vrijeme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hr-HR"/>
        </w:rPr>
        <w:t>pandemij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hr-H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hr-HR"/>
        </w:rPr>
        <w:t>koronaviruso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hr-HR"/>
        </w:rPr>
        <w:t xml:space="preserve"> stvoreni su novi oblici </w:t>
      </w:r>
      <w:r w:rsidR="00D53E89">
        <w:rPr>
          <w:rFonts w:ascii="Times New Roman" w:eastAsia="Times New Roman" w:hAnsi="Times New Roman" w:cs="Times New Roman"/>
          <w:sz w:val="24"/>
          <w:szCs w:val="24"/>
          <w:lang w:eastAsia="hr-HR"/>
        </w:rPr>
        <w:t xml:space="preserve">poslovanja i komunikacije. Učenje je postalo e-učenje  i svi uobičajeni oblici rada postaju virtualni, pa tako i posao školskog knjižničara. </w:t>
      </w:r>
      <w:r w:rsidR="00D53E89" w:rsidRPr="00D53E89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>Virtualna učionica,</w:t>
      </w:r>
      <w:r w:rsidR="00D53E89">
        <w:rPr>
          <w:rFonts w:ascii="Times New Roman" w:eastAsia="Times New Roman" w:hAnsi="Times New Roman" w:cs="Times New Roman"/>
          <w:sz w:val="24"/>
          <w:szCs w:val="24"/>
          <w:lang w:eastAsia="hr-HR"/>
        </w:rPr>
        <w:t xml:space="preserve"> nudi sadržaje prilagođene učenju na daljinu i po prvi puta odvaja sadržaje namijenjene učenicima  i metodičke preporuke za knjižničare.   </w:t>
      </w:r>
      <w:r w:rsidR="00D53E89" w:rsidRPr="00D53E89">
        <w:rPr>
          <w:rFonts w:ascii="Times New Roman" w:eastAsia="Times New Roman" w:hAnsi="Times New Roman" w:cs="Times New Roman"/>
          <w:i/>
          <w:sz w:val="24"/>
          <w:szCs w:val="24"/>
          <w:lang w:eastAsia="hr-HR"/>
        </w:rPr>
        <w:t>Virtualna knjižnica</w:t>
      </w:r>
      <w:r w:rsidR="00D53E89">
        <w:rPr>
          <w:rFonts w:ascii="Times New Roman" w:eastAsia="Times New Roman" w:hAnsi="Times New Roman" w:cs="Times New Roman"/>
          <w:sz w:val="24"/>
          <w:szCs w:val="24"/>
          <w:lang w:eastAsia="hr-HR"/>
        </w:rPr>
        <w:t xml:space="preserve"> ostaje potpora učenicima i nastavnicima, ali sada u preporukama nudi i sadržaje za slobodno vrijeme. </w:t>
      </w:r>
    </w:p>
    <w:p w:rsidR="00D53E89" w:rsidRDefault="00D53E89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lang w:eastAsia="hr-HR"/>
        </w:rPr>
      </w:pPr>
    </w:p>
    <w:p w:rsidR="00B84D4C" w:rsidRDefault="00B84D4C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lang w:eastAsia="hr-HR"/>
        </w:rPr>
      </w:pPr>
    </w:p>
    <w:p w:rsidR="00B84D4C" w:rsidRDefault="00B84D4C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lang w:eastAsia="hr-HR"/>
        </w:rPr>
      </w:pPr>
    </w:p>
    <w:p w:rsidR="00B84D4C" w:rsidRPr="0012057A" w:rsidRDefault="00B84D4C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lang w:eastAsia="hr-HR"/>
        </w:rPr>
      </w:pPr>
    </w:p>
    <w:p w:rsidR="0031020B" w:rsidRPr="0012057A" w:rsidRDefault="0031020B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lang w:eastAsia="hr-HR"/>
        </w:rPr>
      </w:pPr>
    </w:p>
    <w:p w:rsidR="0031020B" w:rsidRPr="0012057A" w:rsidRDefault="0031020B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lang w:eastAsia="hr-HR"/>
        </w:rPr>
      </w:pPr>
    </w:p>
    <w:p w:rsidR="0031020B" w:rsidRPr="00B84D4C" w:rsidRDefault="0031020B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b/>
          <w:sz w:val="24"/>
          <w:szCs w:val="24"/>
          <w:lang w:eastAsia="hr-HR"/>
        </w:rPr>
      </w:pPr>
      <w:r w:rsidRPr="00B84D4C">
        <w:rPr>
          <w:rFonts w:ascii="Times New Roman" w:eastAsia="Times New Roman" w:hAnsi="Times New Roman" w:cs="Times New Roman"/>
          <w:b/>
          <w:sz w:val="24"/>
          <w:szCs w:val="24"/>
          <w:lang w:eastAsia="hr-HR"/>
        </w:rPr>
        <w:t>Izvori</w:t>
      </w:r>
    </w:p>
    <w:p w:rsidR="0031020B" w:rsidRDefault="0031020B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lang w:eastAsia="hr-HR"/>
        </w:rPr>
      </w:pPr>
    </w:p>
    <w:p w:rsidR="00B84D4C" w:rsidRDefault="00B84D4C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lang w:eastAsia="hr-HR"/>
        </w:rPr>
      </w:pPr>
      <w:proofErr w:type="spellStart"/>
      <w:r w:rsidRPr="00B84D4C">
        <w:rPr>
          <w:rFonts w:ascii="Times New Roman" w:eastAsia="Times New Roman" w:hAnsi="Times New Roman" w:cs="Times New Roman"/>
          <w:sz w:val="24"/>
          <w:szCs w:val="24"/>
          <w:lang w:eastAsia="hr-HR"/>
        </w:rPr>
        <w:t>Blagus</w:t>
      </w:r>
      <w:proofErr w:type="spellEnd"/>
      <w:r w:rsidRPr="00B84D4C">
        <w:rPr>
          <w:rFonts w:ascii="Times New Roman" w:eastAsia="Times New Roman" w:hAnsi="Times New Roman" w:cs="Times New Roman"/>
          <w:sz w:val="24"/>
          <w:szCs w:val="24"/>
          <w:lang w:eastAsia="hr-HR"/>
        </w:rPr>
        <w:t xml:space="preserve"> </w:t>
      </w:r>
      <w:proofErr w:type="spellStart"/>
      <w:r w:rsidRPr="00B84D4C">
        <w:rPr>
          <w:rFonts w:ascii="Times New Roman" w:eastAsia="Times New Roman" w:hAnsi="Times New Roman" w:cs="Times New Roman"/>
          <w:sz w:val="24"/>
          <w:szCs w:val="24"/>
          <w:lang w:eastAsia="hr-HR"/>
        </w:rPr>
        <w:t>Bartolec</w:t>
      </w:r>
      <w:proofErr w:type="spellEnd"/>
      <w:r w:rsidRPr="00B84D4C">
        <w:rPr>
          <w:rFonts w:ascii="Times New Roman" w:eastAsia="Times New Roman" w:hAnsi="Times New Roman" w:cs="Times New Roman"/>
          <w:sz w:val="24"/>
          <w:szCs w:val="24"/>
          <w:lang w:eastAsia="hr-HR"/>
        </w:rPr>
        <w:t>, Goranka. 2020. Jezik u doba korone. Hrvatski jezik. 7/2 Str.30.</w:t>
      </w:r>
    </w:p>
    <w:p w:rsidR="00B84D4C" w:rsidRDefault="00B84D4C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lang w:eastAsia="hr-HR"/>
        </w:rPr>
      </w:pPr>
    </w:p>
    <w:p w:rsidR="003F367B" w:rsidRDefault="003F367B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lang w:eastAsia="hr-HR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hr-HR"/>
        </w:rPr>
        <w:t xml:space="preserve">Kako prepoznati lažne vijesti. IFLA </w:t>
      </w:r>
      <w:hyperlink r:id="rId23" w:history="1">
        <w:r w:rsidRPr="00A075FF">
          <w:rPr>
            <w:rStyle w:val="Hiperveza"/>
            <w:rFonts w:ascii="Times New Roman" w:eastAsia="Times New Roman" w:hAnsi="Times New Roman" w:cs="Times New Roman"/>
            <w:sz w:val="24"/>
            <w:szCs w:val="24"/>
            <w:lang w:eastAsia="hr-HR"/>
          </w:rPr>
          <w:t>https://commons.wikimedia.org/wiki/File:Kako_prepoznati_la%C5%BEne_vijesti_(How_To_Spot_Fake_News).jpg</w:t>
        </w:r>
      </w:hyperlink>
      <w:r w:rsidR="005303F6">
        <w:rPr>
          <w:rFonts w:ascii="Times New Roman" w:eastAsia="Times New Roman" w:hAnsi="Times New Roman" w:cs="Times New Roman"/>
          <w:sz w:val="24"/>
          <w:szCs w:val="24"/>
          <w:lang w:eastAsia="hr-HR"/>
        </w:rPr>
        <w:t xml:space="preserve">    ( 29.5</w:t>
      </w:r>
      <w:r>
        <w:rPr>
          <w:rFonts w:ascii="Times New Roman" w:eastAsia="Times New Roman" w:hAnsi="Times New Roman" w:cs="Times New Roman"/>
          <w:sz w:val="24"/>
          <w:szCs w:val="24"/>
          <w:lang w:eastAsia="hr-HR"/>
        </w:rPr>
        <w:t>.2020.)</w:t>
      </w:r>
    </w:p>
    <w:p w:rsidR="005303F6" w:rsidRDefault="005303F6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lang w:eastAsia="hr-HR"/>
        </w:rPr>
      </w:pPr>
    </w:p>
    <w:p w:rsidR="003F367B" w:rsidRPr="0012057A" w:rsidRDefault="005303F6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lang w:eastAsia="hr-HR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hr-HR"/>
        </w:rPr>
        <w:t xml:space="preserve">Pojmovnik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eastAsia="hr-HR"/>
        </w:rPr>
        <w:t>koronaviru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hr-HR"/>
        </w:rPr>
        <w:t>.</w:t>
      </w:r>
    </w:p>
    <w:p w:rsidR="003F367B" w:rsidRDefault="00261478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lang w:eastAsia="hr-HR"/>
        </w:rPr>
      </w:pPr>
      <w:hyperlink r:id="rId24" w:history="1">
        <w:r w:rsidR="003F367B" w:rsidRPr="00A075FF">
          <w:rPr>
            <w:rStyle w:val="Hiperveza"/>
            <w:rFonts w:ascii="Times New Roman" w:eastAsia="Times New Roman" w:hAnsi="Times New Roman" w:cs="Times New Roman"/>
            <w:sz w:val="24"/>
            <w:szCs w:val="24"/>
            <w:lang w:eastAsia="hr-HR"/>
          </w:rPr>
          <w:t>http://jezik.hr/koronavirus/?slovo=k</w:t>
        </w:r>
      </w:hyperlink>
      <w:r w:rsidR="005303F6">
        <w:rPr>
          <w:rFonts w:ascii="Times New Roman" w:eastAsia="Times New Roman" w:hAnsi="Times New Roman" w:cs="Times New Roman"/>
          <w:sz w:val="24"/>
          <w:szCs w:val="24"/>
          <w:lang w:eastAsia="hr-HR"/>
        </w:rPr>
        <w:t xml:space="preserve">  (29.5.</w:t>
      </w:r>
      <w:r w:rsidR="003F367B">
        <w:rPr>
          <w:rFonts w:ascii="Times New Roman" w:eastAsia="Times New Roman" w:hAnsi="Times New Roman" w:cs="Times New Roman"/>
          <w:sz w:val="24"/>
          <w:szCs w:val="24"/>
          <w:lang w:eastAsia="hr-HR"/>
        </w:rPr>
        <w:t>2020.)</w:t>
      </w:r>
    </w:p>
    <w:p w:rsidR="003F367B" w:rsidRDefault="003F367B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lang w:eastAsia="hr-HR"/>
        </w:rPr>
      </w:pPr>
    </w:p>
    <w:p w:rsidR="003F367B" w:rsidRDefault="00B84D4C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lang w:eastAsia="hr-HR"/>
        </w:rPr>
      </w:pPr>
      <w:r w:rsidRPr="00B84D4C">
        <w:rPr>
          <w:rFonts w:ascii="Times New Roman" w:eastAsia="Times New Roman" w:hAnsi="Times New Roman" w:cs="Times New Roman"/>
          <w:sz w:val="24"/>
          <w:szCs w:val="24"/>
          <w:lang w:eastAsia="hr-HR"/>
        </w:rPr>
        <w:t xml:space="preserve">Štrkalj Despot,Kristina. 2020.Kako </w:t>
      </w:r>
      <w:proofErr w:type="spellStart"/>
      <w:r w:rsidRPr="00B84D4C">
        <w:rPr>
          <w:rFonts w:ascii="Times New Roman" w:eastAsia="Times New Roman" w:hAnsi="Times New Roman" w:cs="Times New Roman"/>
          <w:sz w:val="24"/>
          <w:szCs w:val="24"/>
          <w:lang w:eastAsia="hr-HR"/>
        </w:rPr>
        <w:t>koronavirus</w:t>
      </w:r>
      <w:proofErr w:type="spellEnd"/>
      <w:r w:rsidRPr="00B84D4C">
        <w:rPr>
          <w:rFonts w:ascii="Times New Roman" w:eastAsia="Times New Roman" w:hAnsi="Times New Roman" w:cs="Times New Roman"/>
          <w:sz w:val="24"/>
          <w:szCs w:val="24"/>
          <w:lang w:eastAsia="hr-HR"/>
        </w:rPr>
        <w:t xml:space="preserve"> mijenja jezik kojim govorimo ( i mislimo?). Hrvatski jezik.7/ 2.</w:t>
      </w:r>
    </w:p>
    <w:p w:rsidR="00B84D4C" w:rsidRDefault="00B84D4C" w:rsidP="00DE1FE2">
      <w:pPr>
        <w:spacing w:after="0" w:line="240" w:lineRule="auto"/>
        <w:textAlignment w:val="baseline"/>
        <w:rPr>
          <w:rFonts w:ascii="Times New Roman" w:eastAsia="Times New Roman" w:hAnsi="Times New Roman" w:cs="Times New Roman"/>
          <w:sz w:val="24"/>
          <w:szCs w:val="24"/>
          <w:lang w:eastAsia="hr-HR"/>
        </w:rPr>
      </w:pPr>
    </w:p>
    <w:p w:rsidR="00ED6078" w:rsidRPr="00B84D4C" w:rsidRDefault="00ED6078" w:rsidP="00DE1FE2">
      <w:pPr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B84D4C">
        <w:rPr>
          <w:rFonts w:ascii="Times New Roman" w:hAnsi="Times New Roman" w:cs="Times New Roman"/>
          <w:sz w:val="24"/>
          <w:szCs w:val="24"/>
          <w:shd w:val="clear" w:color="auto" w:fill="FFFFFF"/>
        </w:rPr>
        <w:t>Ustav Republike Hrvatske</w:t>
      </w:r>
    </w:p>
    <w:p w:rsidR="002268C1" w:rsidRPr="0012057A" w:rsidRDefault="002268C1" w:rsidP="00DE1FE2">
      <w:pPr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:rsidR="002268C1" w:rsidRPr="0012057A" w:rsidRDefault="002268C1" w:rsidP="00DE1FE2">
      <w:pPr>
        <w:rPr>
          <w:rFonts w:ascii="Times New Roman" w:hAnsi="Times New Roman" w:cs="Times New Roman"/>
          <w:sz w:val="24"/>
          <w:szCs w:val="24"/>
          <w:shd w:val="clear" w:color="auto" w:fill="FFFFFF"/>
        </w:rPr>
      </w:pPr>
    </w:p>
    <w:p w:rsidR="002268C1" w:rsidRPr="0012057A" w:rsidRDefault="002268C1">
      <w:pPr>
        <w:rPr>
          <w:rFonts w:ascii="Times New Roman" w:hAnsi="Times New Roman" w:cs="Times New Roman"/>
          <w:sz w:val="24"/>
          <w:szCs w:val="24"/>
        </w:rPr>
      </w:pPr>
    </w:p>
    <w:p w:rsidR="002268C1" w:rsidRPr="0012057A" w:rsidRDefault="002268C1">
      <w:pPr>
        <w:rPr>
          <w:rFonts w:ascii="Times New Roman" w:hAnsi="Times New Roman" w:cs="Times New Roman"/>
          <w:sz w:val="24"/>
          <w:szCs w:val="24"/>
        </w:rPr>
      </w:pPr>
    </w:p>
    <w:sectPr w:rsidR="002268C1" w:rsidRPr="0012057A">
      <w:footerReference w:type="default" r:id="rId25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61478" w:rsidRDefault="00261478" w:rsidP="0031020B">
      <w:pPr>
        <w:spacing w:after="0" w:line="240" w:lineRule="auto"/>
      </w:pPr>
      <w:r>
        <w:separator/>
      </w:r>
    </w:p>
  </w:endnote>
  <w:endnote w:type="continuationSeparator" w:id="0">
    <w:p w:rsidR="00261478" w:rsidRDefault="00261478" w:rsidP="0031020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EE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370412354"/>
      <w:docPartObj>
        <w:docPartGallery w:val="Page Numbers (Bottom of Page)"/>
        <w:docPartUnique/>
      </w:docPartObj>
    </w:sdtPr>
    <w:sdtEndPr/>
    <w:sdtContent>
      <w:p w:rsidR="0031020B" w:rsidRDefault="0031020B">
        <w:pPr>
          <w:pStyle w:val="Podnoj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444B7">
          <w:rPr>
            <w:noProof/>
          </w:rPr>
          <w:t>1</w:t>
        </w:r>
        <w:r>
          <w:fldChar w:fldCharType="end"/>
        </w:r>
      </w:p>
    </w:sdtContent>
  </w:sdt>
  <w:p w:rsidR="0031020B" w:rsidRDefault="0031020B">
    <w:pPr>
      <w:pStyle w:val="Podnoj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61478" w:rsidRDefault="00261478" w:rsidP="0031020B">
      <w:pPr>
        <w:spacing w:after="0" w:line="240" w:lineRule="auto"/>
      </w:pPr>
      <w:r>
        <w:separator/>
      </w:r>
    </w:p>
  </w:footnote>
  <w:footnote w:type="continuationSeparator" w:id="0">
    <w:p w:rsidR="00261478" w:rsidRDefault="00261478" w:rsidP="0031020B">
      <w:pPr>
        <w:spacing w:after="0" w:line="240" w:lineRule="auto"/>
      </w:pPr>
      <w:r>
        <w:continuationSeparator/>
      </w:r>
    </w:p>
  </w:footnote>
  <w:footnote w:id="1">
    <w:p w:rsidR="001C4497" w:rsidRDefault="001C4497">
      <w:pPr>
        <w:pStyle w:val="Tekstfusnote"/>
      </w:pPr>
      <w:r>
        <w:rPr>
          <w:rStyle w:val="Referencafusnote"/>
        </w:rPr>
        <w:footnoteRef/>
      </w:r>
      <w:r>
        <w:t xml:space="preserve"> Ustav RH,članak 70. </w:t>
      </w:r>
      <w:hyperlink r:id="rId1" w:history="1">
        <w:r w:rsidR="00F17AE9" w:rsidRPr="00DF716F">
          <w:rPr>
            <w:rStyle w:val="Hiperveza"/>
          </w:rPr>
          <w:t>https://www.zakon.hr/z/94/Ustav-Republike-Hrvatske</w:t>
        </w:r>
      </w:hyperlink>
    </w:p>
    <w:p w:rsidR="00F17AE9" w:rsidRDefault="00F17AE9">
      <w:pPr>
        <w:pStyle w:val="Tekstfusnote"/>
      </w:pPr>
    </w:p>
  </w:footnote>
  <w:footnote w:id="2">
    <w:p w:rsidR="00ED6078" w:rsidRDefault="00ED6078">
      <w:pPr>
        <w:pStyle w:val="Tekstfusnote"/>
      </w:pPr>
      <w:r>
        <w:rPr>
          <w:rStyle w:val="Referencafusnote"/>
        </w:rPr>
        <w:footnoteRef/>
      </w:r>
      <w:r>
        <w:t>Unapređenje zdravstvene kulture društva.</w:t>
      </w:r>
      <w:r w:rsidRPr="00ED6078">
        <w:t xml:space="preserve"> Priručnik za nastavnike i stručne suradnike u srednjoj školi</w:t>
      </w:r>
      <w:r>
        <w:t xml:space="preserve">. </w:t>
      </w:r>
      <w:r w:rsidRPr="00ED6078">
        <w:t>Zdravstveni odgo</w:t>
      </w:r>
      <w:r>
        <w:t xml:space="preserve">j. </w:t>
      </w:r>
      <w:r w:rsidR="00F17AE9">
        <w:t xml:space="preserve">2013. </w:t>
      </w:r>
      <w:proofErr w:type="spellStart"/>
      <w:r w:rsidR="00F17AE9">
        <w:t>Ur</w:t>
      </w:r>
      <w:proofErr w:type="spellEnd"/>
      <w:r w:rsidR="00F17AE9">
        <w:t xml:space="preserve">. </w:t>
      </w:r>
      <w:proofErr w:type="spellStart"/>
      <w:r w:rsidR="00F17AE9">
        <w:t>Mićanović</w:t>
      </w:r>
      <w:proofErr w:type="spellEnd"/>
      <w:r w:rsidR="00F17AE9">
        <w:t>, Miroslav.</w:t>
      </w:r>
      <w:r>
        <w:t>AZOO.</w:t>
      </w:r>
      <w:r w:rsidR="00F17AE9">
        <w:t>Zagrb.</w:t>
      </w:r>
      <w:r>
        <w:t xml:space="preserve">  </w:t>
      </w:r>
      <w:hyperlink r:id="rId2" w:history="1">
        <w:r w:rsidR="00F17AE9" w:rsidRPr="00DF716F">
          <w:rPr>
            <w:rStyle w:val="Hiperveza"/>
          </w:rPr>
          <w:t>https://www.azoo.hr/images/razno/Kurikulum-1-4-razred-SS-FINAL-s-ispravkom.pdf</w:t>
        </w:r>
      </w:hyperlink>
    </w:p>
    <w:p w:rsidR="00ED6078" w:rsidRDefault="00ED6078">
      <w:pPr>
        <w:pStyle w:val="Tekstfusnote"/>
      </w:pPr>
    </w:p>
  </w:footnote>
  <w:footnote w:id="3">
    <w:p w:rsidR="00A2777E" w:rsidRDefault="00A2777E">
      <w:pPr>
        <w:pStyle w:val="Tekstfusnote"/>
      </w:pPr>
      <w:r>
        <w:rPr>
          <w:rStyle w:val="Referencafusnote"/>
        </w:rPr>
        <w:footnoteRef/>
      </w:r>
      <w:r>
        <w:t xml:space="preserve"> Kurikulum </w:t>
      </w:r>
      <w:proofErr w:type="spellStart"/>
      <w:r>
        <w:t>međupredmetne</w:t>
      </w:r>
      <w:proofErr w:type="spellEnd"/>
      <w:r>
        <w:t xml:space="preserve"> teme zdravlje.  </w:t>
      </w:r>
      <w:hyperlink r:id="rId3" w:history="1">
        <w:r w:rsidR="00F17AE9" w:rsidRPr="00DF716F">
          <w:rPr>
            <w:rStyle w:val="Hiperveza"/>
          </w:rPr>
          <w:t>https://narodnenovine.nn.hr/clanci/sluzbeni/2019_01_10_212.html</w:t>
        </w:r>
      </w:hyperlink>
    </w:p>
    <w:p w:rsidR="00F17AE9" w:rsidRDefault="00F17AE9">
      <w:pPr>
        <w:pStyle w:val="Tekstfusnote"/>
      </w:pPr>
    </w:p>
  </w:footnote>
  <w:footnote w:id="4">
    <w:p w:rsidR="003F367B" w:rsidRPr="005303F6" w:rsidRDefault="003F367B">
      <w:pPr>
        <w:pStyle w:val="Tekstfusnote"/>
      </w:pPr>
      <w:r>
        <w:rPr>
          <w:rStyle w:val="Referencafusnote"/>
        </w:rPr>
        <w:footnoteRef/>
      </w:r>
      <w:r>
        <w:t xml:space="preserve"> </w:t>
      </w:r>
      <w:r w:rsidRPr="005303F6">
        <w:t xml:space="preserve">Štrkalj Despot,Kristina. </w:t>
      </w:r>
      <w:r w:rsidR="005303F6" w:rsidRPr="005303F6">
        <w:t>2020.</w:t>
      </w:r>
      <w:r w:rsidRPr="005303F6">
        <w:t xml:space="preserve">Kako </w:t>
      </w:r>
      <w:proofErr w:type="spellStart"/>
      <w:r w:rsidRPr="005303F6">
        <w:t>koronavirus</w:t>
      </w:r>
      <w:proofErr w:type="spellEnd"/>
      <w:r w:rsidRPr="005303F6">
        <w:t xml:space="preserve"> mijenja jezik kojim govorimo ( i mislimo?). Hrvatski jezik.</w:t>
      </w:r>
      <w:r w:rsidR="005303F6" w:rsidRPr="005303F6">
        <w:t>7/</w:t>
      </w:r>
      <w:r w:rsidRPr="005303F6">
        <w:t xml:space="preserve"> 2. </w:t>
      </w:r>
    </w:p>
  </w:footnote>
  <w:footnote w:id="5">
    <w:p w:rsidR="005B7E14" w:rsidRPr="005303F6" w:rsidRDefault="005B7E14">
      <w:pPr>
        <w:pStyle w:val="Tekstfusnote"/>
        <w:rPr>
          <w:rFonts w:eastAsia="Times New Roman" w:cs="Times New Roman"/>
          <w:lang w:eastAsia="hr-HR"/>
        </w:rPr>
      </w:pPr>
      <w:r w:rsidRPr="005303F6">
        <w:rPr>
          <w:rStyle w:val="Referencafusnote"/>
        </w:rPr>
        <w:footnoteRef/>
      </w:r>
      <w:r w:rsidRPr="005303F6">
        <w:t xml:space="preserve"> </w:t>
      </w:r>
      <w:r w:rsidRPr="005303F6">
        <w:rPr>
          <w:rFonts w:eastAsia="Times New Roman" w:cs="Times New Roman"/>
          <w:lang w:eastAsia="hr-HR"/>
        </w:rPr>
        <w:t xml:space="preserve">Pojmovnik </w:t>
      </w:r>
      <w:proofErr w:type="spellStart"/>
      <w:r w:rsidRPr="005303F6">
        <w:rPr>
          <w:rFonts w:eastAsia="Times New Roman" w:cs="Times New Roman"/>
          <w:lang w:eastAsia="hr-HR"/>
        </w:rPr>
        <w:t>koronavirusa</w:t>
      </w:r>
      <w:proofErr w:type="spellEnd"/>
      <w:r w:rsidRPr="005303F6">
        <w:rPr>
          <w:rFonts w:eastAsia="Times New Roman" w:cs="Times New Roman"/>
          <w:lang w:eastAsia="hr-HR"/>
        </w:rPr>
        <w:t xml:space="preserve">. 2020. Institut za hrvatski jezik i jezikoslovlje.   </w:t>
      </w:r>
    </w:p>
    <w:p w:rsidR="005B7E14" w:rsidRDefault="005B7E14">
      <w:pPr>
        <w:pStyle w:val="Tekstfusnote"/>
      </w:pPr>
      <w:r>
        <w:rPr>
          <w:rFonts w:ascii="Times New Roman" w:eastAsia="Times New Roman" w:hAnsi="Times New Roman" w:cs="Times New Roman"/>
          <w:sz w:val="24"/>
          <w:szCs w:val="24"/>
          <w:lang w:eastAsia="hr-HR"/>
        </w:rPr>
        <w:t xml:space="preserve">   </w:t>
      </w:r>
      <w:hyperlink r:id="rId4" w:history="1">
        <w:r w:rsidRPr="00DF716F">
          <w:rPr>
            <w:rStyle w:val="Hiperveza"/>
          </w:rPr>
          <w:t>http://jezik.hr/koronavirus/?slovo=k</w:t>
        </w:r>
      </w:hyperlink>
    </w:p>
    <w:p w:rsidR="005B7E14" w:rsidRDefault="005B7E14">
      <w:pPr>
        <w:pStyle w:val="Tekstfusnote"/>
      </w:pPr>
    </w:p>
  </w:footnote>
  <w:footnote w:id="6">
    <w:p w:rsidR="00726806" w:rsidRDefault="00726806">
      <w:pPr>
        <w:pStyle w:val="Tekstfusnote"/>
      </w:pPr>
      <w:r>
        <w:rPr>
          <w:rStyle w:val="Referencafusnote"/>
        </w:rPr>
        <w:footnoteRef/>
      </w:r>
      <w:r>
        <w:t xml:space="preserve"> </w:t>
      </w:r>
      <w:proofErr w:type="spellStart"/>
      <w:r>
        <w:t>Blagus</w:t>
      </w:r>
      <w:proofErr w:type="spellEnd"/>
      <w:r>
        <w:t xml:space="preserve"> </w:t>
      </w:r>
      <w:proofErr w:type="spellStart"/>
      <w:r>
        <w:t>Bartolec</w:t>
      </w:r>
      <w:proofErr w:type="spellEnd"/>
      <w:r>
        <w:t xml:space="preserve">, Goranka. </w:t>
      </w:r>
      <w:r w:rsidR="005303F6">
        <w:t xml:space="preserve">2020. </w:t>
      </w:r>
      <w:r>
        <w:t xml:space="preserve">Jezik u doba korone. Hrvatski jezik. </w:t>
      </w:r>
      <w:r w:rsidR="005303F6">
        <w:t xml:space="preserve">7/2 </w:t>
      </w:r>
      <w:r>
        <w:t>St</w:t>
      </w:r>
      <w:r w:rsidR="00B84D4C">
        <w:t>r</w:t>
      </w:r>
      <w:r>
        <w:t xml:space="preserve">.30. 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72" type="#_x0000_t75" style="width:12.75pt;height:12.75pt" o:bullet="t">
        <v:imagedata r:id="rId1" o:title=""/>
      </v:shape>
    </w:pict>
  </w:numPicBullet>
  <w:abstractNum w:abstractNumId="0">
    <w:nsid w:val="0EBE3DF4"/>
    <w:multiLevelType w:val="hybridMultilevel"/>
    <w:tmpl w:val="F37C9762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30718B9"/>
    <w:multiLevelType w:val="hybridMultilevel"/>
    <w:tmpl w:val="2B82789A"/>
    <w:lvl w:ilvl="0" w:tplc="F91ADD66">
      <w:start w:val="1"/>
      <w:numFmt w:val="bullet"/>
      <w:lvlText w:val=""/>
      <w:lvlPicBulletId w:val="0"/>
      <w:lvlJc w:val="left"/>
      <w:pPr>
        <w:ind w:left="786" w:hanging="360"/>
      </w:pPr>
      <w:rPr>
        <w:rFonts w:ascii="Symbol" w:hAnsi="Symbol" w:hint="default"/>
        <w:color w:val="auto"/>
      </w:rPr>
    </w:lvl>
    <w:lvl w:ilvl="1" w:tplc="041A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hint="default"/>
      </w:rPr>
    </w:lvl>
    <w:lvl w:ilvl="2" w:tplc="041A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hint="default"/>
      </w:rPr>
    </w:lvl>
    <w:lvl w:ilvl="5" w:tplc="041A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hint="default"/>
      </w:rPr>
    </w:lvl>
    <w:lvl w:ilvl="8" w:tplc="041A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2">
    <w:nsid w:val="1F386C4F"/>
    <w:multiLevelType w:val="hybridMultilevel"/>
    <w:tmpl w:val="0D582C0E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0976C0A"/>
    <w:multiLevelType w:val="hybridMultilevel"/>
    <w:tmpl w:val="93604078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C836C11"/>
    <w:multiLevelType w:val="multilevel"/>
    <w:tmpl w:val="4CF821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">
    <w:nsid w:val="305D1FF8"/>
    <w:multiLevelType w:val="hybridMultilevel"/>
    <w:tmpl w:val="2E1EC2AA"/>
    <w:lvl w:ilvl="0" w:tplc="2244D2CA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8196586"/>
    <w:multiLevelType w:val="hybridMultilevel"/>
    <w:tmpl w:val="2208FC3C"/>
    <w:lvl w:ilvl="0" w:tplc="041A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9591506"/>
    <w:multiLevelType w:val="hybridMultilevel"/>
    <w:tmpl w:val="1250F676"/>
    <w:lvl w:ilvl="0" w:tplc="041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502B3B94"/>
    <w:multiLevelType w:val="multilevel"/>
    <w:tmpl w:val="94E6B0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">
    <w:nsid w:val="516D1724"/>
    <w:multiLevelType w:val="hybridMultilevel"/>
    <w:tmpl w:val="AD006652"/>
    <w:lvl w:ilvl="0" w:tplc="041A0003">
      <w:start w:val="1"/>
      <w:numFmt w:val="bullet"/>
      <w:lvlText w:val="o"/>
      <w:lvlJc w:val="left"/>
      <w:pPr>
        <w:ind w:left="915" w:hanging="360"/>
      </w:pPr>
      <w:rPr>
        <w:rFonts w:ascii="Courier New" w:hAnsi="Courier New" w:cs="Courier New" w:hint="default"/>
      </w:rPr>
    </w:lvl>
    <w:lvl w:ilvl="1" w:tplc="041A0003" w:tentative="1">
      <w:start w:val="1"/>
      <w:numFmt w:val="bullet"/>
      <w:lvlText w:val="o"/>
      <w:lvlJc w:val="left"/>
      <w:pPr>
        <w:ind w:left="1635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355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075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795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515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235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955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675" w:hanging="360"/>
      </w:pPr>
      <w:rPr>
        <w:rFonts w:ascii="Wingdings" w:hAnsi="Wingdings" w:hint="default"/>
      </w:rPr>
    </w:lvl>
  </w:abstractNum>
  <w:abstractNum w:abstractNumId="10">
    <w:nsid w:val="55D92989"/>
    <w:multiLevelType w:val="hybridMultilevel"/>
    <w:tmpl w:val="13AE3EC2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7AA664F"/>
    <w:multiLevelType w:val="hybridMultilevel"/>
    <w:tmpl w:val="676272F0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36C74A1"/>
    <w:multiLevelType w:val="hybridMultilevel"/>
    <w:tmpl w:val="20F24886"/>
    <w:lvl w:ilvl="0" w:tplc="648248B2">
      <w:start w:val="1"/>
      <w:numFmt w:val="lowerLetter"/>
      <w:lvlText w:val="%1)"/>
      <w:lvlJc w:val="left"/>
      <w:pPr>
        <w:ind w:left="22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2940" w:hanging="360"/>
      </w:pPr>
    </w:lvl>
    <w:lvl w:ilvl="2" w:tplc="041A001B" w:tentative="1">
      <w:start w:val="1"/>
      <w:numFmt w:val="lowerRoman"/>
      <w:lvlText w:val="%3."/>
      <w:lvlJc w:val="right"/>
      <w:pPr>
        <w:ind w:left="3660" w:hanging="180"/>
      </w:pPr>
    </w:lvl>
    <w:lvl w:ilvl="3" w:tplc="041A000F" w:tentative="1">
      <w:start w:val="1"/>
      <w:numFmt w:val="decimal"/>
      <w:lvlText w:val="%4."/>
      <w:lvlJc w:val="left"/>
      <w:pPr>
        <w:ind w:left="4380" w:hanging="360"/>
      </w:pPr>
    </w:lvl>
    <w:lvl w:ilvl="4" w:tplc="041A0019" w:tentative="1">
      <w:start w:val="1"/>
      <w:numFmt w:val="lowerLetter"/>
      <w:lvlText w:val="%5."/>
      <w:lvlJc w:val="left"/>
      <w:pPr>
        <w:ind w:left="5100" w:hanging="360"/>
      </w:pPr>
    </w:lvl>
    <w:lvl w:ilvl="5" w:tplc="041A001B" w:tentative="1">
      <w:start w:val="1"/>
      <w:numFmt w:val="lowerRoman"/>
      <w:lvlText w:val="%6."/>
      <w:lvlJc w:val="right"/>
      <w:pPr>
        <w:ind w:left="5820" w:hanging="180"/>
      </w:pPr>
    </w:lvl>
    <w:lvl w:ilvl="6" w:tplc="041A000F" w:tentative="1">
      <w:start w:val="1"/>
      <w:numFmt w:val="decimal"/>
      <w:lvlText w:val="%7."/>
      <w:lvlJc w:val="left"/>
      <w:pPr>
        <w:ind w:left="6540" w:hanging="360"/>
      </w:pPr>
    </w:lvl>
    <w:lvl w:ilvl="7" w:tplc="041A0019" w:tentative="1">
      <w:start w:val="1"/>
      <w:numFmt w:val="lowerLetter"/>
      <w:lvlText w:val="%8."/>
      <w:lvlJc w:val="left"/>
      <w:pPr>
        <w:ind w:left="7260" w:hanging="360"/>
      </w:pPr>
    </w:lvl>
    <w:lvl w:ilvl="8" w:tplc="041A001B" w:tentative="1">
      <w:start w:val="1"/>
      <w:numFmt w:val="lowerRoman"/>
      <w:lvlText w:val="%9."/>
      <w:lvlJc w:val="right"/>
      <w:pPr>
        <w:ind w:left="7980" w:hanging="180"/>
      </w:pPr>
    </w:lvl>
  </w:abstractNum>
  <w:abstractNum w:abstractNumId="13">
    <w:nsid w:val="6BFB5764"/>
    <w:multiLevelType w:val="hybridMultilevel"/>
    <w:tmpl w:val="ACDE72EA"/>
    <w:lvl w:ilvl="0" w:tplc="041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>
    <w:nsid w:val="6DB62FEC"/>
    <w:multiLevelType w:val="hybridMultilevel"/>
    <w:tmpl w:val="42F04EB8"/>
    <w:lvl w:ilvl="0" w:tplc="041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8EE2418"/>
    <w:multiLevelType w:val="hybridMultilevel"/>
    <w:tmpl w:val="4BCE9480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4"/>
  </w:num>
  <w:num w:numId="3">
    <w:abstractNumId w:val="10"/>
  </w:num>
  <w:num w:numId="4">
    <w:abstractNumId w:val="0"/>
  </w:num>
  <w:num w:numId="5">
    <w:abstractNumId w:val="1"/>
  </w:num>
  <w:num w:numId="6">
    <w:abstractNumId w:val="9"/>
  </w:num>
  <w:num w:numId="7">
    <w:abstractNumId w:val="6"/>
  </w:num>
  <w:num w:numId="8">
    <w:abstractNumId w:val="13"/>
  </w:num>
  <w:num w:numId="9">
    <w:abstractNumId w:val="2"/>
  </w:num>
  <w:num w:numId="10">
    <w:abstractNumId w:val="11"/>
  </w:num>
  <w:num w:numId="11">
    <w:abstractNumId w:val="15"/>
  </w:num>
  <w:num w:numId="12">
    <w:abstractNumId w:val="3"/>
  </w:num>
  <w:num w:numId="13">
    <w:abstractNumId w:val="14"/>
  </w:num>
  <w:num w:numId="14">
    <w:abstractNumId w:val="12"/>
  </w:num>
  <w:num w:numId="15">
    <w:abstractNumId w:val="5"/>
  </w:num>
  <w:num w:numId="16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268C1"/>
    <w:rsid w:val="00051EB5"/>
    <w:rsid w:val="000622D2"/>
    <w:rsid w:val="0012057A"/>
    <w:rsid w:val="001A2BF3"/>
    <w:rsid w:val="001C4497"/>
    <w:rsid w:val="001D2308"/>
    <w:rsid w:val="001E250F"/>
    <w:rsid w:val="002268C1"/>
    <w:rsid w:val="002517A3"/>
    <w:rsid w:val="00261478"/>
    <w:rsid w:val="00284C12"/>
    <w:rsid w:val="002F580C"/>
    <w:rsid w:val="0031020B"/>
    <w:rsid w:val="00337EA0"/>
    <w:rsid w:val="00343609"/>
    <w:rsid w:val="003D48CE"/>
    <w:rsid w:val="003F367B"/>
    <w:rsid w:val="004221DE"/>
    <w:rsid w:val="00461D6C"/>
    <w:rsid w:val="00464137"/>
    <w:rsid w:val="004A45FA"/>
    <w:rsid w:val="004C672D"/>
    <w:rsid w:val="005303F6"/>
    <w:rsid w:val="00541AEB"/>
    <w:rsid w:val="00566749"/>
    <w:rsid w:val="005B3659"/>
    <w:rsid w:val="005B7E14"/>
    <w:rsid w:val="005E7089"/>
    <w:rsid w:val="00714B15"/>
    <w:rsid w:val="00726806"/>
    <w:rsid w:val="007756AA"/>
    <w:rsid w:val="007D2A4E"/>
    <w:rsid w:val="007E618D"/>
    <w:rsid w:val="00843CDC"/>
    <w:rsid w:val="008444B7"/>
    <w:rsid w:val="008B5B94"/>
    <w:rsid w:val="008E3F4A"/>
    <w:rsid w:val="00927C0B"/>
    <w:rsid w:val="009433C2"/>
    <w:rsid w:val="009449E9"/>
    <w:rsid w:val="00951D7E"/>
    <w:rsid w:val="0099738D"/>
    <w:rsid w:val="009C5D91"/>
    <w:rsid w:val="009E6F26"/>
    <w:rsid w:val="00A2777E"/>
    <w:rsid w:val="00A4214B"/>
    <w:rsid w:val="00A433C2"/>
    <w:rsid w:val="00AD78F8"/>
    <w:rsid w:val="00B84D4C"/>
    <w:rsid w:val="00C45BED"/>
    <w:rsid w:val="00C5012E"/>
    <w:rsid w:val="00C61970"/>
    <w:rsid w:val="00C71E3C"/>
    <w:rsid w:val="00C87707"/>
    <w:rsid w:val="00CA64BC"/>
    <w:rsid w:val="00D47947"/>
    <w:rsid w:val="00D53E89"/>
    <w:rsid w:val="00DB3DEC"/>
    <w:rsid w:val="00DC29FA"/>
    <w:rsid w:val="00DD0803"/>
    <w:rsid w:val="00DE1FE2"/>
    <w:rsid w:val="00EA292F"/>
    <w:rsid w:val="00EB63A0"/>
    <w:rsid w:val="00EC05C7"/>
    <w:rsid w:val="00EC0E62"/>
    <w:rsid w:val="00ED6078"/>
    <w:rsid w:val="00EE3596"/>
    <w:rsid w:val="00EF750D"/>
    <w:rsid w:val="00F17AE9"/>
    <w:rsid w:val="00F238CB"/>
    <w:rsid w:val="00F300EC"/>
    <w:rsid w:val="00FC2823"/>
    <w:rsid w:val="00FE11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r-H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319984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Zadanifontodlomka">
    <w:name w:val="Default Paragraph Font"/>
    <w:uiPriority w:val="1"/>
    <w:semiHidden/>
    <w:unhideWhenUsed/>
  </w:style>
  <w:style w:type="table" w:default="1" w:styleId="Obinatablic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popisa">
    <w:name w:val="No List"/>
    <w:uiPriority w:val="99"/>
    <w:semiHidden/>
    <w:unhideWhenUsed/>
  </w:style>
  <w:style w:type="character" w:styleId="Hiperveza">
    <w:name w:val="Hyperlink"/>
    <w:basedOn w:val="Zadanifontodlomka"/>
    <w:uiPriority w:val="99"/>
    <w:unhideWhenUsed/>
    <w:rsid w:val="002268C1"/>
    <w:rPr>
      <w:color w:val="0563C1" w:themeColor="hyperlink"/>
      <w:u w:val="single"/>
    </w:rPr>
  </w:style>
  <w:style w:type="paragraph" w:styleId="Odlomakpopisa">
    <w:name w:val="List Paragraph"/>
    <w:basedOn w:val="Normal"/>
    <w:uiPriority w:val="34"/>
    <w:qFormat/>
    <w:rsid w:val="007E618D"/>
    <w:pPr>
      <w:ind w:left="720"/>
      <w:contextualSpacing/>
    </w:pPr>
  </w:style>
  <w:style w:type="paragraph" w:styleId="Zaglavlje">
    <w:name w:val="header"/>
    <w:basedOn w:val="Normal"/>
    <w:link w:val="ZaglavljeChar"/>
    <w:uiPriority w:val="99"/>
    <w:unhideWhenUsed/>
    <w:rsid w:val="0031020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aglavljeChar">
    <w:name w:val="Zaglavlje Char"/>
    <w:basedOn w:val="Zadanifontodlomka"/>
    <w:link w:val="Zaglavlje"/>
    <w:uiPriority w:val="99"/>
    <w:rsid w:val="0031020B"/>
  </w:style>
  <w:style w:type="paragraph" w:styleId="Podnoje">
    <w:name w:val="footer"/>
    <w:basedOn w:val="Normal"/>
    <w:link w:val="PodnojeChar"/>
    <w:uiPriority w:val="99"/>
    <w:unhideWhenUsed/>
    <w:rsid w:val="0031020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odnojeChar">
    <w:name w:val="Podnožje Char"/>
    <w:basedOn w:val="Zadanifontodlomka"/>
    <w:link w:val="Podnoje"/>
    <w:uiPriority w:val="99"/>
    <w:rsid w:val="0031020B"/>
  </w:style>
  <w:style w:type="paragraph" w:styleId="Tekstbalonia">
    <w:name w:val="Balloon Text"/>
    <w:basedOn w:val="Normal"/>
    <w:link w:val="TekstbaloniaChar"/>
    <w:uiPriority w:val="99"/>
    <w:semiHidden/>
    <w:unhideWhenUsed/>
    <w:rsid w:val="00EF750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tbaloniaChar">
    <w:name w:val="Tekst balončića Char"/>
    <w:basedOn w:val="Zadanifontodlomka"/>
    <w:link w:val="Tekstbalonia"/>
    <w:uiPriority w:val="99"/>
    <w:semiHidden/>
    <w:rsid w:val="00EF750D"/>
    <w:rPr>
      <w:rFonts w:ascii="Tahoma" w:hAnsi="Tahoma" w:cs="Tahoma"/>
      <w:sz w:val="16"/>
      <w:szCs w:val="16"/>
    </w:rPr>
  </w:style>
  <w:style w:type="paragraph" w:styleId="Tekstfusnote">
    <w:name w:val="footnote text"/>
    <w:basedOn w:val="Normal"/>
    <w:link w:val="TekstfusnoteChar"/>
    <w:uiPriority w:val="99"/>
    <w:semiHidden/>
    <w:unhideWhenUsed/>
    <w:rsid w:val="00FE1112"/>
    <w:pPr>
      <w:spacing w:after="0" w:line="240" w:lineRule="auto"/>
    </w:pPr>
    <w:rPr>
      <w:sz w:val="20"/>
      <w:szCs w:val="20"/>
    </w:rPr>
  </w:style>
  <w:style w:type="character" w:customStyle="1" w:styleId="TekstfusnoteChar">
    <w:name w:val="Tekst fusnote Char"/>
    <w:basedOn w:val="Zadanifontodlomka"/>
    <w:link w:val="Tekstfusnote"/>
    <w:uiPriority w:val="99"/>
    <w:semiHidden/>
    <w:rsid w:val="00FE1112"/>
    <w:rPr>
      <w:sz w:val="20"/>
      <w:szCs w:val="20"/>
    </w:rPr>
  </w:style>
  <w:style w:type="character" w:styleId="Referencafusnote">
    <w:name w:val="footnote reference"/>
    <w:basedOn w:val="Zadanifontodlomka"/>
    <w:uiPriority w:val="99"/>
    <w:semiHidden/>
    <w:unhideWhenUsed/>
    <w:rsid w:val="00FE1112"/>
    <w:rPr>
      <w:vertAlign w:val="superscript"/>
    </w:rPr>
  </w:style>
  <w:style w:type="paragraph" w:customStyle="1" w:styleId="box459568">
    <w:name w:val="box_459568"/>
    <w:basedOn w:val="Normal"/>
    <w:rsid w:val="0099738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table" w:styleId="Reetkatablice">
    <w:name w:val="Table Grid"/>
    <w:basedOn w:val="Obinatablica"/>
    <w:rsid w:val="00726806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 w:eastAsia="en-GB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Zadanifontodlomka">
    <w:name w:val="Default Paragraph Font"/>
    <w:uiPriority w:val="1"/>
    <w:semiHidden/>
    <w:unhideWhenUsed/>
  </w:style>
  <w:style w:type="table" w:default="1" w:styleId="Obinatablic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popisa">
    <w:name w:val="No List"/>
    <w:uiPriority w:val="99"/>
    <w:semiHidden/>
    <w:unhideWhenUsed/>
  </w:style>
  <w:style w:type="character" w:styleId="Hiperveza">
    <w:name w:val="Hyperlink"/>
    <w:basedOn w:val="Zadanifontodlomka"/>
    <w:uiPriority w:val="99"/>
    <w:unhideWhenUsed/>
    <w:rsid w:val="002268C1"/>
    <w:rPr>
      <w:color w:val="0563C1" w:themeColor="hyperlink"/>
      <w:u w:val="single"/>
    </w:rPr>
  </w:style>
  <w:style w:type="paragraph" w:styleId="Odlomakpopisa">
    <w:name w:val="List Paragraph"/>
    <w:basedOn w:val="Normal"/>
    <w:uiPriority w:val="34"/>
    <w:qFormat/>
    <w:rsid w:val="007E618D"/>
    <w:pPr>
      <w:ind w:left="720"/>
      <w:contextualSpacing/>
    </w:pPr>
  </w:style>
  <w:style w:type="paragraph" w:styleId="Zaglavlje">
    <w:name w:val="header"/>
    <w:basedOn w:val="Normal"/>
    <w:link w:val="ZaglavljeChar"/>
    <w:uiPriority w:val="99"/>
    <w:unhideWhenUsed/>
    <w:rsid w:val="0031020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aglavljeChar">
    <w:name w:val="Zaglavlje Char"/>
    <w:basedOn w:val="Zadanifontodlomka"/>
    <w:link w:val="Zaglavlje"/>
    <w:uiPriority w:val="99"/>
    <w:rsid w:val="0031020B"/>
  </w:style>
  <w:style w:type="paragraph" w:styleId="Podnoje">
    <w:name w:val="footer"/>
    <w:basedOn w:val="Normal"/>
    <w:link w:val="PodnojeChar"/>
    <w:uiPriority w:val="99"/>
    <w:unhideWhenUsed/>
    <w:rsid w:val="0031020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odnojeChar">
    <w:name w:val="Podnožje Char"/>
    <w:basedOn w:val="Zadanifontodlomka"/>
    <w:link w:val="Podnoje"/>
    <w:uiPriority w:val="99"/>
    <w:rsid w:val="0031020B"/>
  </w:style>
  <w:style w:type="paragraph" w:styleId="Tekstbalonia">
    <w:name w:val="Balloon Text"/>
    <w:basedOn w:val="Normal"/>
    <w:link w:val="TekstbaloniaChar"/>
    <w:uiPriority w:val="99"/>
    <w:semiHidden/>
    <w:unhideWhenUsed/>
    <w:rsid w:val="00EF750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tbaloniaChar">
    <w:name w:val="Tekst balončića Char"/>
    <w:basedOn w:val="Zadanifontodlomka"/>
    <w:link w:val="Tekstbalonia"/>
    <w:uiPriority w:val="99"/>
    <w:semiHidden/>
    <w:rsid w:val="00EF750D"/>
    <w:rPr>
      <w:rFonts w:ascii="Tahoma" w:hAnsi="Tahoma" w:cs="Tahoma"/>
      <w:sz w:val="16"/>
      <w:szCs w:val="16"/>
    </w:rPr>
  </w:style>
  <w:style w:type="paragraph" w:styleId="Tekstfusnote">
    <w:name w:val="footnote text"/>
    <w:basedOn w:val="Normal"/>
    <w:link w:val="TekstfusnoteChar"/>
    <w:uiPriority w:val="99"/>
    <w:semiHidden/>
    <w:unhideWhenUsed/>
    <w:rsid w:val="00FE1112"/>
    <w:pPr>
      <w:spacing w:after="0" w:line="240" w:lineRule="auto"/>
    </w:pPr>
    <w:rPr>
      <w:sz w:val="20"/>
      <w:szCs w:val="20"/>
    </w:rPr>
  </w:style>
  <w:style w:type="character" w:customStyle="1" w:styleId="TekstfusnoteChar">
    <w:name w:val="Tekst fusnote Char"/>
    <w:basedOn w:val="Zadanifontodlomka"/>
    <w:link w:val="Tekstfusnote"/>
    <w:uiPriority w:val="99"/>
    <w:semiHidden/>
    <w:rsid w:val="00FE1112"/>
    <w:rPr>
      <w:sz w:val="20"/>
      <w:szCs w:val="20"/>
    </w:rPr>
  </w:style>
  <w:style w:type="character" w:styleId="Referencafusnote">
    <w:name w:val="footnote reference"/>
    <w:basedOn w:val="Zadanifontodlomka"/>
    <w:uiPriority w:val="99"/>
    <w:semiHidden/>
    <w:unhideWhenUsed/>
    <w:rsid w:val="00FE1112"/>
    <w:rPr>
      <w:vertAlign w:val="superscript"/>
    </w:rPr>
  </w:style>
  <w:style w:type="paragraph" w:customStyle="1" w:styleId="box459568">
    <w:name w:val="box_459568"/>
    <w:basedOn w:val="Normal"/>
    <w:rsid w:val="0099738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table" w:styleId="Reetkatablice">
    <w:name w:val="Table Grid"/>
    <w:basedOn w:val="Obinatablica"/>
    <w:rsid w:val="00726806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 w:eastAsia="en-GB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40243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633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71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s://www.mindmeister.com/" TargetMode="External"/><Relationship Id="rId18" Type="http://schemas.openxmlformats.org/officeDocument/2006/relationships/hyperlink" Target="https://faktograf.hr/" TargetMode="Externa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3.png"/><Relationship Id="rId7" Type="http://schemas.openxmlformats.org/officeDocument/2006/relationships/footnotes" Target="footnotes.xml"/><Relationship Id="rId12" Type="http://schemas.openxmlformats.org/officeDocument/2006/relationships/hyperlink" Target="https://faktograf.hr/2020/01/27/bill-gates-nije-razvio-novi-koronavirus/" TargetMode="External"/><Relationship Id="rId17" Type="http://schemas.openxmlformats.org/officeDocument/2006/relationships/hyperlink" Target="https://commons.wikimedia.org/wiki/File:Kako_prepoznati_la%C5%BEne_vijesti_(How_To_Spot_Fake_News).jpg" TargetMode="External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20" Type="http://schemas.openxmlformats.org/officeDocument/2006/relationships/hyperlink" Target="https://citizenevidence.amnestyusa.org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net.hr/magazin/zdravlje/vegetarijanci-i-vegani-koja-je-razlika-i-kakvu-hranu-tocno-jedu-jedni-i-drugi/" TargetMode="External"/><Relationship Id="rId24" Type="http://schemas.openxmlformats.org/officeDocument/2006/relationships/hyperlink" Target="http://jezik.hr/koronavirus/?slovo=k" TargetMode="External"/><Relationship Id="rId5" Type="http://schemas.openxmlformats.org/officeDocument/2006/relationships/settings" Target="settings.xml"/><Relationship Id="rId15" Type="http://schemas.openxmlformats.org/officeDocument/2006/relationships/hyperlink" Target="https://www.tiktok.com/" TargetMode="External"/><Relationship Id="rId23" Type="http://schemas.openxmlformats.org/officeDocument/2006/relationships/hyperlink" Target="https://commons.wikimedia.org/wiki/File:Kako_prepoznati_la%C5%BEne_vijesti_(How_To_Spot_Fake_News).jpg" TargetMode="External"/><Relationship Id="rId10" Type="http://schemas.openxmlformats.org/officeDocument/2006/relationships/hyperlink" Target="https://www.krenizdravo.rtl.hr/prehrana/koja-je-razlika-izmedu-vegetarijanca-i-vegana" TargetMode="External"/><Relationship Id="rId19" Type="http://schemas.openxmlformats.org/officeDocument/2006/relationships/hyperlink" Target="http://snopes.org/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library.foi.hr/m3/kupit.asp?B=194&amp;dlib=1" TargetMode="External"/><Relationship Id="rId14" Type="http://schemas.openxmlformats.org/officeDocument/2006/relationships/hyperlink" Target="https://www.mindmeister.com/" TargetMode="External"/><Relationship Id="rId22" Type="http://schemas.openxmlformats.org/officeDocument/2006/relationships/hyperlink" Target="http://jezik.hr/koronavirus/?slovo=k" TargetMode="External"/><Relationship Id="rId27" Type="http://schemas.openxmlformats.org/officeDocument/2006/relationships/theme" Target="theme/theme1.xml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s://narodnenovine.nn.hr/clanci/sluzbeni/2019_01_10_212.html" TargetMode="External"/><Relationship Id="rId2" Type="http://schemas.openxmlformats.org/officeDocument/2006/relationships/hyperlink" Target="https://www.azoo.hr/images/razno/Kurikulum-1-4-razred-SS-FINAL-s-ispravkom.pdf" TargetMode="External"/><Relationship Id="rId1" Type="http://schemas.openxmlformats.org/officeDocument/2006/relationships/hyperlink" Target="https://www.zakon.hr/z/94/Ustav-Republike-Hrvatske" TargetMode="External"/><Relationship Id="rId4" Type="http://schemas.openxmlformats.org/officeDocument/2006/relationships/hyperlink" Target="http://jezik.hr/koronavirus/?slovo=k" TargetMode="Externa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sustava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51552B2-99D8-4F31-B13E-7AD5B78774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4</TotalTime>
  <Pages>8</Pages>
  <Words>2073</Words>
  <Characters>11818</Characters>
  <Application>Microsoft Office Word</Application>
  <DocSecurity>0</DocSecurity>
  <Lines>98</Lines>
  <Paragraphs>27</Paragraphs>
  <ScaleCrop>false</ScaleCrop>
  <HeadingPairs>
    <vt:vector size="2" baseType="variant">
      <vt:variant>
        <vt:lpstr>Naslov</vt:lpstr>
      </vt:variant>
      <vt:variant>
        <vt:i4>1</vt:i4>
      </vt:variant>
    </vt:vector>
  </HeadingPairs>
  <TitlesOfParts>
    <vt:vector size="1" baseType="lpstr">
      <vt:lpstr/>
    </vt:vector>
  </TitlesOfParts>
  <Company>Grizli777</Company>
  <LinksUpToDate>false</LinksUpToDate>
  <CharactersWithSpaces>138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njznica</dc:creator>
  <cp:lastModifiedBy>File</cp:lastModifiedBy>
  <cp:revision>21</cp:revision>
  <dcterms:created xsi:type="dcterms:W3CDTF">2020-06-25T11:26:00Z</dcterms:created>
  <dcterms:modified xsi:type="dcterms:W3CDTF">2020-06-26T10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534bdfe-169f-3bb1-b810-d0b19cb03446</vt:lpwstr>
  </property>
  <property fmtid="{D5CDD505-2E9C-101B-9397-08002B2CF9AE}" pid="4" name="Mendeley Citation Style_1">
    <vt:lpwstr>http://www.zotero.org/styles/apa</vt:lpwstr>
  </property>
</Properties>
</file>